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77777777" w:rsidR="00380A6D" w:rsidRPr="00E56DAA" w:rsidRDefault="00380A6D" w:rsidP="00380A6D">
      <w:pPr>
        <w:pStyle w:val="Ingenafstand"/>
      </w:pPr>
      <w:r w:rsidRPr="00E56DAA">
        <w:t>Titelblad</w:t>
      </w: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2763654"/>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949196432"/>
        <w:docPartObj>
          <w:docPartGallery w:val="Table of Contents"/>
          <w:docPartUnique/>
        </w:docPartObj>
      </w:sdtPr>
      <w:sdtEndPr>
        <w:rPr>
          <w:b/>
          <w:bCs/>
        </w:rPr>
      </w:sdtEndPr>
      <w:sdtContent>
        <w:p w14:paraId="06AA107D" w14:textId="272B1027" w:rsidR="00380A6D" w:rsidRDefault="00380A6D">
          <w:pPr>
            <w:pStyle w:val="Overskrift"/>
          </w:pPr>
          <w:r>
            <w:t>Indholdsfortegnelse</w:t>
          </w:r>
        </w:p>
        <w:p w14:paraId="0A6ACB9D" w14:textId="701788D4" w:rsidR="003B1496" w:rsidRDefault="00380A6D">
          <w:pPr>
            <w:pStyle w:val="Indholdsfortegnelse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763654" w:history="1">
            <w:r w:rsidR="003B1496" w:rsidRPr="00A65B77">
              <w:rPr>
                <w:rStyle w:val="Hyperlink"/>
                <w:noProof/>
              </w:rPr>
              <w:t>Forord</w:t>
            </w:r>
            <w:r w:rsidR="003B1496">
              <w:rPr>
                <w:noProof/>
                <w:webHidden/>
              </w:rPr>
              <w:tab/>
            </w:r>
            <w:r w:rsidR="003B1496">
              <w:rPr>
                <w:noProof/>
                <w:webHidden/>
              </w:rPr>
              <w:fldChar w:fldCharType="begin"/>
            </w:r>
            <w:r w:rsidR="003B1496">
              <w:rPr>
                <w:noProof/>
                <w:webHidden/>
              </w:rPr>
              <w:instrText xml:space="preserve"> PAGEREF _Toc152763654 \h </w:instrText>
            </w:r>
            <w:r w:rsidR="003B1496">
              <w:rPr>
                <w:noProof/>
                <w:webHidden/>
              </w:rPr>
            </w:r>
            <w:r w:rsidR="003B1496">
              <w:rPr>
                <w:noProof/>
                <w:webHidden/>
              </w:rPr>
              <w:fldChar w:fldCharType="separate"/>
            </w:r>
            <w:r w:rsidR="003B1496">
              <w:rPr>
                <w:noProof/>
                <w:webHidden/>
              </w:rPr>
              <w:t>3</w:t>
            </w:r>
            <w:r w:rsidR="003B1496">
              <w:rPr>
                <w:noProof/>
                <w:webHidden/>
              </w:rPr>
              <w:fldChar w:fldCharType="end"/>
            </w:r>
          </w:hyperlink>
        </w:p>
        <w:p w14:paraId="3E120247" w14:textId="5E582CDA" w:rsidR="003B1496" w:rsidRDefault="00000000">
          <w:pPr>
            <w:pStyle w:val="Indholdsfortegnelse1"/>
            <w:tabs>
              <w:tab w:val="right" w:leader="dot" w:pos="9628"/>
            </w:tabs>
            <w:rPr>
              <w:rFonts w:eastAsiaTheme="minorEastAsia"/>
              <w:noProof/>
              <w:lang w:eastAsia="da-DK"/>
            </w:rPr>
          </w:pPr>
          <w:hyperlink w:anchor="_Toc152763655" w:history="1">
            <w:r w:rsidR="003B1496" w:rsidRPr="00A65B77">
              <w:rPr>
                <w:rStyle w:val="Hyperlink"/>
                <w:noProof/>
              </w:rPr>
              <w:t>Indledning</w:t>
            </w:r>
            <w:r w:rsidR="003B1496">
              <w:rPr>
                <w:noProof/>
                <w:webHidden/>
              </w:rPr>
              <w:tab/>
            </w:r>
            <w:r w:rsidR="003B1496">
              <w:rPr>
                <w:noProof/>
                <w:webHidden/>
              </w:rPr>
              <w:fldChar w:fldCharType="begin"/>
            </w:r>
            <w:r w:rsidR="003B1496">
              <w:rPr>
                <w:noProof/>
                <w:webHidden/>
              </w:rPr>
              <w:instrText xml:space="preserve"> PAGEREF _Toc152763655 \h </w:instrText>
            </w:r>
            <w:r w:rsidR="003B1496">
              <w:rPr>
                <w:noProof/>
                <w:webHidden/>
              </w:rPr>
            </w:r>
            <w:r w:rsidR="003B1496">
              <w:rPr>
                <w:noProof/>
                <w:webHidden/>
              </w:rPr>
              <w:fldChar w:fldCharType="separate"/>
            </w:r>
            <w:r w:rsidR="003B1496">
              <w:rPr>
                <w:noProof/>
                <w:webHidden/>
              </w:rPr>
              <w:t>5</w:t>
            </w:r>
            <w:r w:rsidR="003B1496">
              <w:rPr>
                <w:noProof/>
                <w:webHidden/>
              </w:rPr>
              <w:fldChar w:fldCharType="end"/>
            </w:r>
          </w:hyperlink>
        </w:p>
        <w:p w14:paraId="53EE3921" w14:textId="1883ABEA" w:rsidR="003B1496" w:rsidRDefault="00000000">
          <w:pPr>
            <w:pStyle w:val="Indholdsfortegnelse1"/>
            <w:tabs>
              <w:tab w:val="right" w:leader="dot" w:pos="9628"/>
            </w:tabs>
            <w:rPr>
              <w:rFonts w:eastAsiaTheme="minorEastAsia"/>
              <w:noProof/>
              <w:lang w:eastAsia="da-DK"/>
            </w:rPr>
          </w:pPr>
          <w:hyperlink w:anchor="_Toc152763656" w:history="1">
            <w:r w:rsidR="003B1496" w:rsidRPr="00A65B77">
              <w:rPr>
                <w:rStyle w:val="Hyperlink"/>
                <w:noProof/>
              </w:rPr>
              <w:t>Projektstyring</w:t>
            </w:r>
            <w:r w:rsidR="003B1496">
              <w:rPr>
                <w:noProof/>
                <w:webHidden/>
              </w:rPr>
              <w:tab/>
            </w:r>
            <w:r w:rsidR="003B1496">
              <w:rPr>
                <w:noProof/>
                <w:webHidden/>
              </w:rPr>
              <w:fldChar w:fldCharType="begin"/>
            </w:r>
            <w:r w:rsidR="003B1496">
              <w:rPr>
                <w:noProof/>
                <w:webHidden/>
              </w:rPr>
              <w:instrText xml:space="preserve"> PAGEREF _Toc152763656 \h </w:instrText>
            </w:r>
            <w:r w:rsidR="003B1496">
              <w:rPr>
                <w:noProof/>
                <w:webHidden/>
              </w:rPr>
            </w:r>
            <w:r w:rsidR="003B1496">
              <w:rPr>
                <w:noProof/>
                <w:webHidden/>
              </w:rPr>
              <w:fldChar w:fldCharType="separate"/>
            </w:r>
            <w:r w:rsidR="003B1496">
              <w:rPr>
                <w:noProof/>
                <w:webHidden/>
              </w:rPr>
              <w:t>6</w:t>
            </w:r>
            <w:r w:rsidR="003B1496">
              <w:rPr>
                <w:noProof/>
                <w:webHidden/>
              </w:rPr>
              <w:fldChar w:fldCharType="end"/>
            </w:r>
          </w:hyperlink>
        </w:p>
        <w:p w14:paraId="751290EF" w14:textId="7485C8EB" w:rsidR="003B1496" w:rsidRDefault="00000000">
          <w:pPr>
            <w:pStyle w:val="Indholdsfortegnelse1"/>
            <w:tabs>
              <w:tab w:val="right" w:leader="dot" w:pos="9628"/>
            </w:tabs>
            <w:rPr>
              <w:rFonts w:eastAsiaTheme="minorEastAsia"/>
              <w:noProof/>
              <w:lang w:eastAsia="da-DK"/>
            </w:rPr>
          </w:pPr>
          <w:hyperlink w:anchor="_Toc152763657" w:history="1">
            <w:r w:rsidR="003B1496" w:rsidRPr="00A65B77">
              <w:rPr>
                <w:rStyle w:val="Hyperlink"/>
                <w:noProof/>
              </w:rPr>
              <w:t>Problemstilling</w:t>
            </w:r>
            <w:r w:rsidR="003B1496">
              <w:rPr>
                <w:noProof/>
                <w:webHidden/>
              </w:rPr>
              <w:tab/>
            </w:r>
            <w:r w:rsidR="003B1496">
              <w:rPr>
                <w:noProof/>
                <w:webHidden/>
              </w:rPr>
              <w:fldChar w:fldCharType="begin"/>
            </w:r>
            <w:r w:rsidR="003B1496">
              <w:rPr>
                <w:noProof/>
                <w:webHidden/>
              </w:rPr>
              <w:instrText xml:space="preserve"> PAGEREF _Toc152763657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644F1AE1" w14:textId="4E8DA377" w:rsidR="003B1496" w:rsidRDefault="00000000">
          <w:pPr>
            <w:pStyle w:val="Indholdsfortegnelse2"/>
            <w:tabs>
              <w:tab w:val="right" w:leader="dot" w:pos="9628"/>
            </w:tabs>
            <w:rPr>
              <w:rFonts w:eastAsiaTheme="minorEastAsia"/>
              <w:noProof/>
              <w:lang w:eastAsia="da-DK"/>
            </w:rPr>
          </w:pPr>
          <w:hyperlink w:anchor="_Toc152763658" w:history="1">
            <w:r w:rsidR="003B1496" w:rsidRPr="00A65B77">
              <w:rPr>
                <w:rStyle w:val="Hyperlink"/>
                <w:noProof/>
              </w:rPr>
              <w:t>Problemformulering:</w:t>
            </w:r>
            <w:r w:rsidR="003B1496">
              <w:rPr>
                <w:noProof/>
                <w:webHidden/>
              </w:rPr>
              <w:tab/>
            </w:r>
            <w:r w:rsidR="003B1496">
              <w:rPr>
                <w:noProof/>
                <w:webHidden/>
              </w:rPr>
              <w:fldChar w:fldCharType="begin"/>
            </w:r>
            <w:r w:rsidR="003B1496">
              <w:rPr>
                <w:noProof/>
                <w:webHidden/>
              </w:rPr>
              <w:instrText xml:space="preserve"> PAGEREF _Toc152763658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49C725E5" w14:textId="41DCB08A" w:rsidR="003B1496" w:rsidRDefault="00000000">
          <w:pPr>
            <w:pStyle w:val="Indholdsfortegnelse1"/>
            <w:tabs>
              <w:tab w:val="right" w:leader="dot" w:pos="9628"/>
            </w:tabs>
            <w:rPr>
              <w:rFonts w:eastAsiaTheme="minorEastAsia"/>
              <w:noProof/>
              <w:lang w:eastAsia="da-DK"/>
            </w:rPr>
          </w:pPr>
          <w:hyperlink w:anchor="_Toc152763659" w:history="1">
            <w:r w:rsidR="003B1496" w:rsidRPr="00A65B77">
              <w:rPr>
                <w:rStyle w:val="Hyperlink"/>
                <w:noProof/>
              </w:rPr>
              <w:t>Metodeafsnit</w:t>
            </w:r>
            <w:r w:rsidR="003B1496">
              <w:rPr>
                <w:noProof/>
                <w:webHidden/>
              </w:rPr>
              <w:tab/>
            </w:r>
            <w:r w:rsidR="003B1496">
              <w:rPr>
                <w:noProof/>
                <w:webHidden/>
              </w:rPr>
              <w:fldChar w:fldCharType="begin"/>
            </w:r>
            <w:r w:rsidR="003B1496">
              <w:rPr>
                <w:noProof/>
                <w:webHidden/>
              </w:rPr>
              <w:instrText xml:space="preserve"> PAGEREF _Toc152763659 \h </w:instrText>
            </w:r>
            <w:r w:rsidR="003B1496">
              <w:rPr>
                <w:noProof/>
                <w:webHidden/>
              </w:rPr>
            </w:r>
            <w:r w:rsidR="003B1496">
              <w:rPr>
                <w:noProof/>
                <w:webHidden/>
              </w:rPr>
              <w:fldChar w:fldCharType="separate"/>
            </w:r>
            <w:r w:rsidR="003B1496">
              <w:rPr>
                <w:noProof/>
                <w:webHidden/>
              </w:rPr>
              <w:t>8</w:t>
            </w:r>
            <w:r w:rsidR="003B1496">
              <w:rPr>
                <w:noProof/>
                <w:webHidden/>
              </w:rPr>
              <w:fldChar w:fldCharType="end"/>
            </w:r>
          </w:hyperlink>
        </w:p>
        <w:p w14:paraId="78059B34" w14:textId="0B3E82FB" w:rsidR="003B1496" w:rsidRDefault="00000000">
          <w:pPr>
            <w:pStyle w:val="Indholdsfortegnelse1"/>
            <w:tabs>
              <w:tab w:val="right" w:leader="dot" w:pos="9628"/>
            </w:tabs>
            <w:rPr>
              <w:rFonts w:eastAsiaTheme="minorEastAsia"/>
              <w:noProof/>
              <w:lang w:eastAsia="da-DK"/>
            </w:rPr>
          </w:pPr>
          <w:hyperlink w:anchor="_Toc152763660" w:history="1">
            <w:r w:rsidR="003B1496" w:rsidRPr="00A65B77">
              <w:rPr>
                <w:rStyle w:val="Hyperlink"/>
                <w:noProof/>
              </w:rPr>
              <w:t>Research</w:t>
            </w:r>
            <w:r w:rsidR="003B1496">
              <w:rPr>
                <w:noProof/>
                <w:webHidden/>
              </w:rPr>
              <w:tab/>
            </w:r>
            <w:r w:rsidR="003B1496">
              <w:rPr>
                <w:noProof/>
                <w:webHidden/>
              </w:rPr>
              <w:fldChar w:fldCharType="begin"/>
            </w:r>
            <w:r w:rsidR="003B1496">
              <w:rPr>
                <w:noProof/>
                <w:webHidden/>
              </w:rPr>
              <w:instrText xml:space="preserve"> PAGEREF _Toc152763660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A201201" w14:textId="4B2C14B9" w:rsidR="003B1496" w:rsidRDefault="00000000">
          <w:pPr>
            <w:pStyle w:val="Indholdsfortegnelse2"/>
            <w:tabs>
              <w:tab w:val="right" w:leader="dot" w:pos="9628"/>
            </w:tabs>
            <w:rPr>
              <w:rFonts w:eastAsiaTheme="minorEastAsia"/>
              <w:noProof/>
              <w:lang w:eastAsia="da-DK"/>
            </w:rPr>
          </w:pPr>
          <w:hyperlink w:anchor="_Toc152763661" w:history="1">
            <w:r w:rsidR="003B1496" w:rsidRPr="00A65B77">
              <w:rPr>
                <w:rStyle w:val="Hyperlink"/>
                <w:noProof/>
              </w:rPr>
              <w:t>Desk</w:t>
            </w:r>
            <w:r w:rsidR="003B1496">
              <w:rPr>
                <w:noProof/>
                <w:webHidden/>
              </w:rPr>
              <w:tab/>
            </w:r>
            <w:r w:rsidR="003B1496">
              <w:rPr>
                <w:noProof/>
                <w:webHidden/>
              </w:rPr>
              <w:fldChar w:fldCharType="begin"/>
            </w:r>
            <w:r w:rsidR="003B1496">
              <w:rPr>
                <w:noProof/>
                <w:webHidden/>
              </w:rPr>
              <w:instrText xml:space="preserve"> PAGEREF _Toc152763661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B5F6A70" w14:textId="01E761F6" w:rsidR="003B1496" w:rsidRDefault="00000000">
          <w:pPr>
            <w:pStyle w:val="Indholdsfortegnelse2"/>
            <w:tabs>
              <w:tab w:val="right" w:leader="dot" w:pos="9628"/>
            </w:tabs>
            <w:rPr>
              <w:rFonts w:eastAsiaTheme="minorEastAsia"/>
              <w:noProof/>
              <w:lang w:eastAsia="da-DK"/>
            </w:rPr>
          </w:pPr>
          <w:hyperlink w:anchor="_Toc152763662" w:history="1">
            <w:r w:rsidR="003B1496" w:rsidRPr="00A65B77">
              <w:rPr>
                <w:rStyle w:val="Hyperlink"/>
                <w:noProof/>
              </w:rPr>
              <w:t>Field</w:t>
            </w:r>
            <w:r w:rsidR="003B1496">
              <w:rPr>
                <w:noProof/>
                <w:webHidden/>
              </w:rPr>
              <w:tab/>
            </w:r>
            <w:r w:rsidR="003B1496">
              <w:rPr>
                <w:noProof/>
                <w:webHidden/>
              </w:rPr>
              <w:fldChar w:fldCharType="begin"/>
            </w:r>
            <w:r w:rsidR="003B1496">
              <w:rPr>
                <w:noProof/>
                <w:webHidden/>
              </w:rPr>
              <w:instrText xml:space="preserve"> PAGEREF _Toc152763662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6682F565" w14:textId="3F894178" w:rsidR="003B1496" w:rsidRDefault="00000000">
          <w:pPr>
            <w:pStyle w:val="Indholdsfortegnelse3"/>
            <w:tabs>
              <w:tab w:val="right" w:leader="dot" w:pos="9628"/>
            </w:tabs>
            <w:rPr>
              <w:rFonts w:eastAsiaTheme="minorEastAsia"/>
              <w:noProof/>
              <w:lang w:eastAsia="da-DK"/>
            </w:rPr>
          </w:pPr>
          <w:hyperlink w:anchor="_Toc152763663" w:history="1">
            <w:r w:rsidR="003B1496" w:rsidRPr="00A65B77">
              <w:rPr>
                <w:rStyle w:val="Hyperlink"/>
                <w:noProof/>
              </w:rPr>
              <w:t>Empathy Map</w:t>
            </w:r>
            <w:r w:rsidR="003B1496">
              <w:rPr>
                <w:noProof/>
                <w:webHidden/>
              </w:rPr>
              <w:tab/>
            </w:r>
            <w:r w:rsidR="003B1496">
              <w:rPr>
                <w:noProof/>
                <w:webHidden/>
              </w:rPr>
              <w:fldChar w:fldCharType="begin"/>
            </w:r>
            <w:r w:rsidR="003B1496">
              <w:rPr>
                <w:noProof/>
                <w:webHidden/>
              </w:rPr>
              <w:instrText xml:space="preserve"> PAGEREF _Toc152763663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490D1210" w14:textId="29C99A36" w:rsidR="003B1496" w:rsidRDefault="00000000">
          <w:pPr>
            <w:pStyle w:val="Indholdsfortegnelse2"/>
            <w:tabs>
              <w:tab w:val="right" w:leader="dot" w:pos="9628"/>
            </w:tabs>
            <w:rPr>
              <w:rFonts w:eastAsiaTheme="minorEastAsia"/>
              <w:noProof/>
              <w:lang w:eastAsia="da-DK"/>
            </w:rPr>
          </w:pPr>
          <w:hyperlink w:anchor="_Toc152763664" w:history="1">
            <w:r w:rsidR="003B1496" w:rsidRPr="00A65B77">
              <w:rPr>
                <w:rStyle w:val="Hyperlink"/>
                <w:noProof/>
              </w:rPr>
              <w:t>Konkurrentundersøgelse</w:t>
            </w:r>
            <w:r w:rsidR="003B1496">
              <w:rPr>
                <w:noProof/>
                <w:webHidden/>
              </w:rPr>
              <w:tab/>
            </w:r>
            <w:r w:rsidR="003B1496">
              <w:rPr>
                <w:noProof/>
                <w:webHidden/>
              </w:rPr>
              <w:fldChar w:fldCharType="begin"/>
            </w:r>
            <w:r w:rsidR="003B1496">
              <w:rPr>
                <w:noProof/>
                <w:webHidden/>
              </w:rPr>
              <w:instrText xml:space="preserve"> PAGEREF _Toc152763664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157AB8A5" w14:textId="1AC075A1" w:rsidR="003B1496" w:rsidRDefault="00000000">
          <w:pPr>
            <w:pStyle w:val="Indholdsfortegnelse3"/>
            <w:tabs>
              <w:tab w:val="right" w:leader="dot" w:pos="9628"/>
            </w:tabs>
            <w:rPr>
              <w:rFonts w:eastAsiaTheme="minorEastAsia"/>
              <w:noProof/>
              <w:lang w:eastAsia="da-DK"/>
            </w:rPr>
          </w:pPr>
          <w:hyperlink w:anchor="_Toc152763665" w:history="1">
            <w:r w:rsidR="003B1496" w:rsidRPr="00A65B77">
              <w:rPr>
                <w:rStyle w:val="Hyperlink"/>
                <w:noProof/>
                <w:kern w:val="0"/>
                <w:lang w:eastAsia="da-DK"/>
                <w14:ligatures w14:val="none"/>
              </w:rPr>
              <w:t>Experience map</w:t>
            </w:r>
            <w:r w:rsidR="003B1496">
              <w:rPr>
                <w:noProof/>
                <w:webHidden/>
              </w:rPr>
              <w:tab/>
            </w:r>
            <w:r w:rsidR="003B1496">
              <w:rPr>
                <w:noProof/>
                <w:webHidden/>
              </w:rPr>
              <w:fldChar w:fldCharType="begin"/>
            </w:r>
            <w:r w:rsidR="003B1496">
              <w:rPr>
                <w:noProof/>
                <w:webHidden/>
              </w:rPr>
              <w:instrText xml:space="preserve"> PAGEREF _Toc152763665 \h </w:instrText>
            </w:r>
            <w:r w:rsidR="003B1496">
              <w:rPr>
                <w:noProof/>
                <w:webHidden/>
              </w:rPr>
            </w:r>
            <w:r w:rsidR="003B1496">
              <w:rPr>
                <w:noProof/>
                <w:webHidden/>
              </w:rPr>
              <w:fldChar w:fldCharType="separate"/>
            </w:r>
            <w:r w:rsidR="003B1496">
              <w:rPr>
                <w:noProof/>
                <w:webHidden/>
              </w:rPr>
              <w:t>12</w:t>
            </w:r>
            <w:r w:rsidR="003B1496">
              <w:rPr>
                <w:noProof/>
                <w:webHidden/>
              </w:rPr>
              <w:fldChar w:fldCharType="end"/>
            </w:r>
          </w:hyperlink>
        </w:p>
        <w:p w14:paraId="200A5AB3" w14:textId="363CFD37" w:rsidR="003B1496" w:rsidRDefault="00000000">
          <w:pPr>
            <w:pStyle w:val="Indholdsfortegnelse2"/>
            <w:tabs>
              <w:tab w:val="right" w:leader="dot" w:pos="9628"/>
            </w:tabs>
            <w:rPr>
              <w:rFonts w:eastAsiaTheme="minorEastAsia"/>
              <w:noProof/>
              <w:lang w:eastAsia="da-DK"/>
            </w:rPr>
          </w:pPr>
          <w:hyperlink w:anchor="_Toc152763666" w:history="1">
            <w:r w:rsidR="003B1496" w:rsidRPr="00A65B77">
              <w:rPr>
                <w:rStyle w:val="Hyperlink"/>
                <w:noProof/>
              </w:rPr>
              <w:t>Value Proposition Canvas</w:t>
            </w:r>
            <w:r w:rsidR="003B1496">
              <w:rPr>
                <w:noProof/>
                <w:webHidden/>
              </w:rPr>
              <w:tab/>
            </w:r>
            <w:r w:rsidR="003B1496">
              <w:rPr>
                <w:noProof/>
                <w:webHidden/>
              </w:rPr>
              <w:fldChar w:fldCharType="begin"/>
            </w:r>
            <w:r w:rsidR="003B1496">
              <w:rPr>
                <w:noProof/>
                <w:webHidden/>
              </w:rPr>
              <w:instrText xml:space="preserve"> PAGEREF _Toc152763666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84646D0" w14:textId="78A1FBBD" w:rsidR="003B1496" w:rsidRDefault="00000000">
          <w:pPr>
            <w:pStyle w:val="Indholdsfortegnelse3"/>
            <w:tabs>
              <w:tab w:val="right" w:leader="dot" w:pos="9628"/>
            </w:tabs>
            <w:rPr>
              <w:rFonts w:eastAsiaTheme="minorEastAsia"/>
              <w:noProof/>
              <w:lang w:eastAsia="da-DK"/>
            </w:rPr>
          </w:pPr>
          <w:hyperlink w:anchor="_Toc152763667" w:history="1">
            <w:r w:rsidR="003B1496" w:rsidRPr="00A65B77">
              <w:rPr>
                <w:rStyle w:val="Hyperlink"/>
                <w:noProof/>
              </w:rPr>
              <w:t>Delkonklusion</w:t>
            </w:r>
            <w:r w:rsidR="003B1496">
              <w:rPr>
                <w:noProof/>
                <w:webHidden/>
              </w:rPr>
              <w:tab/>
            </w:r>
            <w:r w:rsidR="003B1496">
              <w:rPr>
                <w:noProof/>
                <w:webHidden/>
              </w:rPr>
              <w:fldChar w:fldCharType="begin"/>
            </w:r>
            <w:r w:rsidR="003B1496">
              <w:rPr>
                <w:noProof/>
                <w:webHidden/>
              </w:rPr>
              <w:instrText xml:space="preserve"> PAGEREF _Toc152763667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B1785D5" w14:textId="489D2F38" w:rsidR="003B1496" w:rsidRDefault="00000000">
          <w:pPr>
            <w:pStyle w:val="Indholdsfortegnelse2"/>
            <w:tabs>
              <w:tab w:val="right" w:leader="dot" w:pos="9628"/>
            </w:tabs>
            <w:rPr>
              <w:rFonts w:eastAsiaTheme="minorEastAsia"/>
              <w:noProof/>
              <w:lang w:eastAsia="da-DK"/>
            </w:rPr>
          </w:pPr>
          <w:hyperlink w:anchor="_Toc152763668" w:history="1">
            <w:r w:rsidR="003B1496" w:rsidRPr="00A65B77">
              <w:rPr>
                <w:rStyle w:val="Hyperlink"/>
                <w:noProof/>
              </w:rPr>
              <w:t>Målgruppe segmentering</w:t>
            </w:r>
            <w:r w:rsidR="003B1496">
              <w:rPr>
                <w:noProof/>
                <w:webHidden/>
              </w:rPr>
              <w:tab/>
            </w:r>
            <w:r w:rsidR="003B1496">
              <w:rPr>
                <w:noProof/>
                <w:webHidden/>
              </w:rPr>
              <w:fldChar w:fldCharType="begin"/>
            </w:r>
            <w:r w:rsidR="003B1496">
              <w:rPr>
                <w:noProof/>
                <w:webHidden/>
              </w:rPr>
              <w:instrText xml:space="preserve"> PAGEREF _Toc152763668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60762846" w14:textId="0F4BFEF3" w:rsidR="003B1496" w:rsidRDefault="00000000">
          <w:pPr>
            <w:pStyle w:val="Indholdsfortegnelse3"/>
            <w:tabs>
              <w:tab w:val="right" w:leader="dot" w:pos="9628"/>
            </w:tabs>
            <w:rPr>
              <w:rFonts w:eastAsiaTheme="minorEastAsia"/>
              <w:noProof/>
              <w:lang w:eastAsia="da-DK"/>
            </w:rPr>
          </w:pPr>
          <w:hyperlink w:anchor="_Toc152763669" w:history="1">
            <w:r w:rsidR="003B1496" w:rsidRPr="00A65B77">
              <w:rPr>
                <w:rStyle w:val="Hyperlink"/>
                <w:rFonts w:ascii="Calibri Light" w:hAnsi="Calibri Light" w:cs="Calibri Light"/>
                <w:noProof/>
              </w:rPr>
              <w:t>Delkonklusion</w:t>
            </w:r>
            <w:r w:rsidR="003B1496">
              <w:rPr>
                <w:noProof/>
                <w:webHidden/>
              </w:rPr>
              <w:tab/>
            </w:r>
            <w:r w:rsidR="003B1496">
              <w:rPr>
                <w:noProof/>
                <w:webHidden/>
              </w:rPr>
              <w:fldChar w:fldCharType="begin"/>
            </w:r>
            <w:r w:rsidR="003B1496">
              <w:rPr>
                <w:noProof/>
                <w:webHidden/>
              </w:rPr>
              <w:instrText xml:space="preserve"> PAGEREF _Toc152763669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2FF3F4D9" w14:textId="41970D61" w:rsidR="003B1496" w:rsidRDefault="00000000">
          <w:pPr>
            <w:pStyle w:val="Indholdsfortegnelse2"/>
            <w:tabs>
              <w:tab w:val="right" w:leader="dot" w:pos="9628"/>
            </w:tabs>
            <w:rPr>
              <w:rFonts w:eastAsiaTheme="minorEastAsia"/>
              <w:noProof/>
              <w:lang w:eastAsia="da-DK"/>
            </w:rPr>
          </w:pPr>
          <w:hyperlink w:anchor="_Toc152763670" w:history="1">
            <w:r w:rsidR="003B1496" w:rsidRPr="00A65B77">
              <w:rPr>
                <w:rStyle w:val="Hyperlink"/>
                <w:noProof/>
              </w:rPr>
              <w:t>Tone of Voice</w:t>
            </w:r>
            <w:r w:rsidR="003B1496">
              <w:rPr>
                <w:noProof/>
                <w:webHidden/>
              </w:rPr>
              <w:tab/>
            </w:r>
            <w:r w:rsidR="003B1496">
              <w:rPr>
                <w:noProof/>
                <w:webHidden/>
              </w:rPr>
              <w:fldChar w:fldCharType="begin"/>
            </w:r>
            <w:r w:rsidR="003B1496">
              <w:rPr>
                <w:noProof/>
                <w:webHidden/>
              </w:rPr>
              <w:instrText xml:space="preserve"> PAGEREF _Toc152763670 \h </w:instrText>
            </w:r>
            <w:r w:rsidR="003B1496">
              <w:rPr>
                <w:noProof/>
                <w:webHidden/>
              </w:rPr>
            </w:r>
            <w:r w:rsidR="003B1496">
              <w:rPr>
                <w:noProof/>
                <w:webHidden/>
              </w:rPr>
              <w:fldChar w:fldCharType="separate"/>
            </w:r>
            <w:r w:rsidR="003B1496">
              <w:rPr>
                <w:noProof/>
                <w:webHidden/>
              </w:rPr>
              <w:t>15</w:t>
            </w:r>
            <w:r w:rsidR="003B1496">
              <w:rPr>
                <w:noProof/>
                <w:webHidden/>
              </w:rPr>
              <w:fldChar w:fldCharType="end"/>
            </w:r>
          </w:hyperlink>
        </w:p>
        <w:p w14:paraId="3D05067E" w14:textId="03F01341" w:rsidR="003B1496" w:rsidRDefault="00000000">
          <w:pPr>
            <w:pStyle w:val="Indholdsfortegnelse1"/>
            <w:tabs>
              <w:tab w:val="right" w:leader="dot" w:pos="9628"/>
            </w:tabs>
            <w:rPr>
              <w:rFonts w:eastAsiaTheme="minorEastAsia"/>
              <w:noProof/>
              <w:lang w:eastAsia="da-DK"/>
            </w:rPr>
          </w:pPr>
          <w:hyperlink w:anchor="_Toc152763671" w:history="1">
            <w:r w:rsidR="003B1496" w:rsidRPr="00A65B77">
              <w:rPr>
                <w:rStyle w:val="Hyperlink"/>
                <w:noProof/>
              </w:rPr>
              <w:t>Designproces</w:t>
            </w:r>
            <w:r w:rsidR="003B1496">
              <w:rPr>
                <w:noProof/>
                <w:webHidden/>
              </w:rPr>
              <w:tab/>
            </w:r>
            <w:r w:rsidR="003B1496">
              <w:rPr>
                <w:noProof/>
                <w:webHidden/>
              </w:rPr>
              <w:fldChar w:fldCharType="begin"/>
            </w:r>
            <w:r w:rsidR="003B1496">
              <w:rPr>
                <w:noProof/>
                <w:webHidden/>
              </w:rPr>
              <w:instrText xml:space="preserve"> PAGEREF _Toc152763671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04D6EB91" w14:textId="54252640" w:rsidR="003B1496" w:rsidRDefault="00000000">
          <w:pPr>
            <w:pStyle w:val="Indholdsfortegnelse2"/>
            <w:tabs>
              <w:tab w:val="right" w:leader="dot" w:pos="9628"/>
            </w:tabs>
            <w:rPr>
              <w:rFonts w:eastAsiaTheme="minorEastAsia"/>
              <w:noProof/>
              <w:lang w:eastAsia="da-DK"/>
            </w:rPr>
          </w:pPr>
          <w:hyperlink w:anchor="_Toc152763672" w:history="1">
            <w:r w:rsidR="003B1496" w:rsidRPr="00A65B77">
              <w:rPr>
                <w:rStyle w:val="Hyperlink"/>
                <w:noProof/>
              </w:rPr>
              <w:t>Design mindmap</w:t>
            </w:r>
            <w:r w:rsidR="003B1496">
              <w:rPr>
                <w:noProof/>
                <w:webHidden/>
              </w:rPr>
              <w:tab/>
            </w:r>
            <w:r w:rsidR="003B1496">
              <w:rPr>
                <w:noProof/>
                <w:webHidden/>
              </w:rPr>
              <w:fldChar w:fldCharType="begin"/>
            </w:r>
            <w:r w:rsidR="003B1496">
              <w:rPr>
                <w:noProof/>
                <w:webHidden/>
              </w:rPr>
              <w:instrText xml:space="preserve"> PAGEREF _Toc152763672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4417BA58" w14:textId="599A7175" w:rsidR="003B1496" w:rsidRDefault="00000000">
          <w:pPr>
            <w:pStyle w:val="Indholdsfortegnelse2"/>
            <w:tabs>
              <w:tab w:val="right" w:leader="dot" w:pos="9628"/>
            </w:tabs>
            <w:rPr>
              <w:rFonts w:eastAsiaTheme="minorEastAsia"/>
              <w:noProof/>
              <w:lang w:eastAsia="da-DK"/>
            </w:rPr>
          </w:pPr>
          <w:hyperlink w:anchor="_Toc152763673" w:history="1">
            <w:r w:rsidR="003B1496" w:rsidRPr="00A65B77">
              <w:rPr>
                <w:rStyle w:val="Hyperlink"/>
                <w:noProof/>
              </w:rPr>
              <w:t>Moodboard og styletile</w:t>
            </w:r>
            <w:r w:rsidR="003B1496">
              <w:rPr>
                <w:noProof/>
                <w:webHidden/>
              </w:rPr>
              <w:tab/>
            </w:r>
            <w:r w:rsidR="003B1496">
              <w:rPr>
                <w:noProof/>
                <w:webHidden/>
              </w:rPr>
              <w:fldChar w:fldCharType="begin"/>
            </w:r>
            <w:r w:rsidR="003B1496">
              <w:rPr>
                <w:noProof/>
                <w:webHidden/>
              </w:rPr>
              <w:instrText xml:space="preserve"> PAGEREF _Toc152763673 \h </w:instrText>
            </w:r>
            <w:r w:rsidR="003B1496">
              <w:rPr>
                <w:noProof/>
                <w:webHidden/>
              </w:rPr>
            </w:r>
            <w:r w:rsidR="003B1496">
              <w:rPr>
                <w:noProof/>
                <w:webHidden/>
              </w:rPr>
              <w:fldChar w:fldCharType="separate"/>
            </w:r>
            <w:r w:rsidR="003B1496">
              <w:rPr>
                <w:noProof/>
                <w:webHidden/>
              </w:rPr>
              <w:t>17</w:t>
            </w:r>
            <w:r w:rsidR="003B1496">
              <w:rPr>
                <w:noProof/>
                <w:webHidden/>
              </w:rPr>
              <w:fldChar w:fldCharType="end"/>
            </w:r>
          </w:hyperlink>
        </w:p>
        <w:p w14:paraId="5D54A34D" w14:textId="2A652680" w:rsidR="003B1496" w:rsidRDefault="00000000">
          <w:pPr>
            <w:pStyle w:val="Indholdsfortegnelse2"/>
            <w:tabs>
              <w:tab w:val="right" w:leader="dot" w:pos="9628"/>
            </w:tabs>
            <w:rPr>
              <w:rFonts w:eastAsiaTheme="minorEastAsia"/>
              <w:noProof/>
              <w:lang w:eastAsia="da-DK"/>
            </w:rPr>
          </w:pPr>
          <w:hyperlink w:anchor="_Toc152763674" w:history="1">
            <w:r w:rsidR="003B1496" w:rsidRPr="00A65B77">
              <w:rPr>
                <w:rStyle w:val="Hyperlink"/>
                <w:noProof/>
              </w:rPr>
              <w:t>Skitser</w:t>
            </w:r>
            <w:r w:rsidR="003B1496">
              <w:rPr>
                <w:noProof/>
                <w:webHidden/>
              </w:rPr>
              <w:tab/>
            </w:r>
            <w:r w:rsidR="003B1496">
              <w:rPr>
                <w:noProof/>
                <w:webHidden/>
              </w:rPr>
              <w:fldChar w:fldCharType="begin"/>
            </w:r>
            <w:r w:rsidR="003B1496">
              <w:rPr>
                <w:noProof/>
                <w:webHidden/>
              </w:rPr>
              <w:instrText xml:space="preserve"> PAGEREF _Toc152763674 \h </w:instrText>
            </w:r>
            <w:r w:rsidR="003B1496">
              <w:rPr>
                <w:noProof/>
                <w:webHidden/>
              </w:rPr>
            </w:r>
            <w:r w:rsidR="003B1496">
              <w:rPr>
                <w:noProof/>
                <w:webHidden/>
              </w:rPr>
              <w:fldChar w:fldCharType="separate"/>
            </w:r>
            <w:r w:rsidR="003B1496">
              <w:rPr>
                <w:noProof/>
                <w:webHidden/>
              </w:rPr>
              <w:t>18</w:t>
            </w:r>
            <w:r w:rsidR="003B1496">
              <w:rPr>
                <w:noProof/>
                <w:webHidden/>
              </w:rPr>
              <w:fldChar w:fldCharType="end"/>
            </w:r>
          </w:hyperlink>
        </w:p>
        <w:p w14:paraId="130998F1" w14:textId="73D300C8" w:rsidR="003B1496" w:rsidRDefault="00000000">
          <w:pPr>
            <w:pStyle w:val="Indholdsfortegnelse2"/>
            <w:tabs>
              <w:tab w:val="right" w:leader="dot" w:pos="9628"/>
            </w:tabs>
            <w:rPr>
              <w:rFonts w:eastAsiaTheme="minorEastAsia"/>
              <w:noProof/>
              <w:lang w:eastAsia="da-DK"/>
            </w:rPr>
          </w:pPr>
          <w:hyperlink w:anchor="_Toc152763675" w:history="1">
            <w:r w:rsidR="003B1496" w:rsidRPr="00A65B77">
              <w:rPr>
                <w:rStyle w:val="Hyperlink"/>
                <w:noProof/>
              </w:rPr>
              <w:t>Wireframe</w:t>
            </w:r>
            <w:r w:rsidR="003B1496">
              <w:rPr>
                <w:noProof/>
                <w:webHidden/>
              </w:rPr>
              <w:tab/>
            </w:r>
            <w:r w:rsidR="003B1496">
              <w:rPr>
                <w:noProof/>
                <w:webHidden/>
              </w:rPr>
              <w:fldChar w:fldCharType="begin"/>
            </w:r>
            <w:r w:rsidR="003B1496">
              <w:rPr>
                <w:noProof/>
                <w:webHidden/>
              </w:rPr>
              <w:instrText xml:space="preserve"> PAGEREF _Toc152763675 \h </w:instrText>
            </w:r>
            <w:r w:rsidR="003B1496">
              <w:rPr>
                <w:noProof/>
                <w:webHidden/>
              </w:rPr>
            </w:r>
            <w:r w:rsidR="003B1496">
              <w:rPr>
                <w:noProof/>
                <w:webHidden/>
              </w:rPr>
              <w:fldChar w:fldCharType="separate"/>
            </w:r>
            <w:r w:rsidR="003B1496">
              <w:rPr>
                <w:noProof/>
                <w:webHidden/>
              </w:rPr>
              <w:t>19</w:t>
            </w:r>
            <w:r w:rsidR="003B1496">
              <w:rPr>
                <w:noProof/>
                <w:webHidden/>
              </w:rPr>
              <w:fldChar w:fldCharType="end"/>
            </w:r>
          </w:hyperlink>
        </w:p>
        <w:p w14:paraId="723D1277" w14:textId="31285979" w:rsidR="003B1496" w:rsidRDefault="00000000">
          <w:pPr>
            <w:pStyle w:val="Indholdsfortegnelse2"/>
            <w:tabs>
              <w:tab w:val="right" w:leader="dot" w:pos="9628"/>
            </w:tabs>
            <w:rPr>
              <w:rFonts w:eastAsiaTheme="minorEastAsia"/>
              <w:noProof/>
              <w:lang w:eastAsia="da-DK"/>
            </w:rPr>
          </w:pPr>
          <w:hyperlink w:anchor="_Toc152763676" w:history="1">
            <w:r w:rsidR="003B1496" w:rsidRPr="00A65B77">
              <w:rPr>
                <w:rStyle w:val="Hyperlink"/>
                <w:noProof/>
              </w:rPr>
              <w:t>Mockup</w:t>
            </w:r>
            <w:r w:rsidR="003B1496">
              <w:rPr>
                <w:noProof/>
                <w:webHidden/>
              </w:rPr>
              <w:tab/>
            </w:r>
            <w:r w:rsidR="003B1496">
              <w:rPr>
                <w:noProof/>
                <w:webHidden/>
              </w:rPr>
              <w:fldChar w:fldCharType="begin"/>
            </w:r>
            <w:r w:rsidR="003B1496">
              <w:rPr>
                <w:noProof/>
                <w:webHidden/>
              </w:rPr>
              <w:instrText xml:space="preserve"> PAGEREF _Toc152763676 \h </w:instrText>
            </w:r>
            <w:r w:rsidR="003B1496">
              <w:rPr>
                <w:noProof/>
                <w:webHidden/>
              </w:rPr>
            </w:r>
            <w:r w:rsidR="003B1496">
              <w:rPr>
                <w:noProof/>
                <w:webHidden/>
              </w:rPr>
              <w:fldChar w:fldCharType="separate"/>
            </w:r>
            <w:r w:rsidR="003B1496">
              <w:rPr>
                <w:noProof/>
                <w:webHidden/>
              </w:rPr>
              <w:t>20</w:t>
            </w:r>
            <w:r w:rsidR="003B1496">
              <w:rPr>
                <w:noProof/>
                <w:webHidden/>
              </w:rPr>
              <w:fldChar w:fldCharType="end"/>
            </w:r>
          </w:hyperlink>
        </w:p>
        <w:p w14:paraId="2BFA52EC" w14:textId="139F5641" w:rsidR="003B1496" w:rsidRDefault="00000000">
          <w:pPr>
            <w:pStyle w:val="Indholdsfortegnelse2"/>
            <w:tabs>
              <w:tab w:val="right" w:leader="dot" w:pos="9628"/>
            </w:tabs>
            <w:rPr>
              <w:rFonts w:eastAsiaTheme="minorEastAsia"/>
              <w:noProof/>
              <w:lang w:eastAsia="da-DK"/>
            </w:rPr>
          </w:pPr>
          <w:hyperlink w:anchor="_Toc152763677" w:history="1">
            <w:r w:rsidR="003B1496" w:rsidRPr="00A65B77">
              <w:rPr>
                <w:rStyle w:val="Hyperlink"/>
                <w:noProof/>
              </w:rPr>
              <w:t>Video, lyd, billeder og animation</w:t>
            </w:r>
            <w:r w:rsidR="003B1496">
              <w:rPr>
                <w:noProof/>
                <w:webHidden/>
              </w:rPr>
              <w:tab/>
            </w:r>
            <w:r w:rsidR="003B1496">
              <w:rPr>
                <w:noProof/>
                <w:webHidden/>
              </w:rPr>
              <w:fldChar w:fldCharType="begin"/>
            </w:r>
            <w:r w:rsidR="003B1496">
              <w:rPr>
                <w:noProof/>
                <w:webHidden/>
              </w:rPr>
              <w:instrText xml:space="preserve"> PAGEREF _Toc152763677 \h </w:instrText>
            </w:r>
            <w:r w:rsidR="003B1496">
              <w:rPr>
                <w:noProof/>
                <w:webHidden/>
              </w:rPr>
            </w:r>
            <w:r w:rsidR="003B1496">
              <w:rPr>
                <w:noProof/>
                <w:webHidden/>
              </w:rPr>
              <w:fldChar w:fldCharType="separate"/>
            </w:r>
            <w:r w:rsidR="003B1496">
              <w:rPr>
                <w:noProof/>
                <w:webHidden/>
              </w:rPr>
              <w:t>21</w:t>
            </w:r>
            <w:r w:rsidR="003B1496">
              <w:rPr>
                <w:noProof/>
                <w:webHidden/>
              </w:rPr>
              <w:fldChar w:fldCharType="end"/>
            </w:r>
          </w:hyperlink>
        </w:p>
        <w:p w14:paraId="3D4BEC98" w14:textId="5DAF0DB4" w:rsidR="003B1496" w:rsidRDefault="00000000">
          <w:pPr>
            <w:pStyle w:val="Indholdsfortegnelse2"/>
            <w:tabs>
              <w:tab w:val="right" w:leader="dot" w:pos="9628"/>
            </w:tabs>
            <w:rPr>
              <w:rFonts w:eastAsiaTheme="minorEastAsia"/>
              <w:noProof/>
              <w:lang w:eastAsia="da-DK"/>
            </w:rPr>
          </w:pPr>
          <w:hyperlink w:anchor="_Toc152763678" w:history="1">
            <w:r w:rsidR="003B1496" w:rsidRPr="00A65B77">
              <w:rPr>
                <w:rStyle w:val="Hyperlink"/>
                <w:noProof/>
              </w:rPr>
              <w:t>Designmanual (kan revurderes)</w:t>
            </w:r>
            <w:r w:rsidR="003B1496">
              <w:rPr>
                <w:noProof/>
                <w:webHidden/>
              </w:rPr>
              <w:tab/>
            </w:r>
            <w:r w:rsidR="003B1496">
              <w:rPr>
                <w:noProof/>
                <w:webHidden/>
              </w:rPr>
              <w:fldChar w:fldCharType="begin"/>
            </w:r>
            <w:r w:rsidR="003B1496">
              <w:rPr>
                <w:noProof/>
                <w:webHidden/>
              </w:rPr>
              <w:instrText xml:space="preserve"> PAGEREF _Toc152763678 \h </w:instrText>
            </w:r>
            <w:r w:rsidR="003B1496">
              <w:rPr>
                <w:noProof/>
                <w:webHidden/>
              </w:rPr>
            </w:r>
            <w:r w:rsidR="003B1496">
              <w:rPr>
                <w:noProof/>
                <w:webHidden/>
              </w:rPr>
              <w:fldChar w:fldCharType="separate"/>
            </w:r>
            <w:r w:rsidR="003B1496">
              <w:rPr>
                <w:noProof/>
                <w:webHidden/>
              </w:rPr>
              <w:t>22</w:t>
            </w:r>
            <w:r w:rsidR="003B1496">
              <w:rPr>
                <w:noProof/>
                <w:webHidden/>
              </w:rPr>
              <w:fldChar w:fldCharType="end"/>
            </w:r>
          </w:hyperlink>
        </w:p>
        <w:p w14:paraId="24C05A4A" w14:textId="442364C2" w:rsidR="003B1496" w:rsidRDefault="00000000">
          <w:pPr>
            <w:pStyle w:val="Indholdsfortegnelse1"/>
            <w:tabs>
              <w:tab w:val="right" w:leader="dot" w:pos="9628"/>
            </w:tabs>
            <w:rPr>
              <w:rFonts w:eastAsiaTheme="minorEastAsia"/>
              <w:noProof/>
              <w:lang w:eastAsia="da-DK"/>
            </w:rPr>
          </w:pPr>
          <w:hyperlink w:anchor="_Toc152763679" w:history="1">
            <w:r w:rsidR="003B1496" w:rsidRPr="00A65B77">
              <w:rPr>
                <w:rStyle w:val="Hyperlink"/>
                <w:noProof/>
              </w:rPr>
              <w:t>Programmering</w:t>
            </w:r>
            <w:r w:rsidR="003B1496">
              <w:rPr>
                <w:noProof/>
                <w:webHidden/>
              </w:rPr>
              <w:tab/>
            </w:r>
            <w:r w:rsidR="003B1496">
              <w:rPr>
                <w:noProof/>
                <w:webHidden/>
              </w:rPr>
              <w:fldChar w:fldCharType="begin"/>
            </w:r>
            <w:r w:rsidR="003B1496">
              <w:rPr>
                <w:noProof/>
                <w:webHidden/>
              </w:rPr>
              <w:instrText xml:space="preserve"> PAGEREF _Toc152763679 \h </w:instrText>
            </w:r>
            <w:r w:rsidR="003B1496">
              <w:rPr>
                <w:noProof/>
                <w:webHidden/>
              </w:rPr>
            </w:r>
            <w:r w:rsidR="003B1496">
              <w:rPr>
                <w:noProof/>
                <w:webHidden/>
              </w:rPr>
              <w:fldChar w:fldCharType="separate"/>
            </w:r>
            <w:r w:rsidR="003B1496">
              <w:rPr>
                <w:noProof/>
                <w:webHidden/>
              </w:rPr>
              <w:t>23</w:t>
            </w:r>
            <w:r w:rsidR="003B1496">
              <w:rPr>
                <w:noProof/>
                <w:webHidden/>
              </w:rPr>
              <w:fldChar w:fldCharType="end"/>
            </w:r>
          </w:hyperlink>
        </w:p>
        <w:p w14:paraId="02547EE9" w14:textId="77246D3C" w:rsidR="003B1496" w:rsidRDefault="00000000">
          <w:pPr>
            <w:pStyle w:val="Indholdsfortegnelse1"/>
            <w:tabs>
              <w:tab w:val="right" w:leader="dot" w:pos="9628"/>
            </w:tabs>
            <w:rPr>
              <w:rFonts w:eastAsiaTheme="minorEastAsia"/>
              <w:noProof/>
              <w:lang w:eastAsia="da-DK"/>
            </w:rPr>
          </w:pPr>
          <w:hyperlink w:anchor="_Toc152763680" w:history="1">
            <w:r w:rsidR="003B1496" w:rsidRPr="00A65B77">
              <w:rPr>
                <w:rStyle w:val="Hyperlink"/>
                <w:noProof/>
              </w:rPr>
              <w:t>Konklusion</w:t>
            </w:r>
            <w:r w:rsidR="003B1496">
              <w:rPr>
                <w:noProof/>
                <w:webHidden/>
              </w:rPr>
              <w:tab/>
            </w:r>
            <w:r w:rsidR="003B1496">
              <w:rPr>
                <w:noProof/>
                <w:webHidden/>
              </w:rPr>
              <w:fldChar w:fldCharType="begin"/>
            </w:r>
            <w:r w:rsidR="003B1496">
              <w:rPr>
                <w:noProof/>
                <w:webHidden/>
              </w:rPr>
              <w:instrText xml:space="preserve"> PAGEREF _Toc152763680 \h </w:instrText>
            </w:r>
            <w:r w:rsidR="003B1496">
              <w:rPr>
                <w:noProof/>
                <w:webHidden/>
              </w:rPr>
            </w:r>
            <w:r w:rsidR="003B1496">
              <w:rPr>
                <w:noProof/>
                <w:webHidden/>
              </w:rPr>
              <w:fldChar w:fldCharType="separate"/>
            </w:r>
            <w:r w:rsidR="003B1496">
              <w:rPr>
                <w:noProof/>
                <w:webHidden/>
              </w:rPr>
              <w:t>26</w:t>
            </w:r>
            <w:r w:rsidR="003B1496">
              <w:rPr>
                <w:noProof/>
                <w:webHidden/>
              </w:rPr>
              <w:fldChar w:fldCharType="end"/>
            </w:r>
          </w:hyperlink>
        </w:p>
        <w:p w14:paraId="7E9562B1" w14:textId="54CE9550" w:rsidR="003B1496" w:rsidRDefault="00000000">
          <w:pPr>
            <w:pStyle w:val="Indholdsfortegnelse1"/>
            <w:tabs>
              <w:tab w:val="right" w:leader="dot" w:pos="9628"/>
            </w:tabs>
            <w:rPr>
              <w:rFonts w:eastAsiaTheme="minorEastAsia"/>
              <w:noProof/>
              <w:lang w:eastAsia="da-DK"/>
            </w:rPr>
          </w:pPr>
          <w:hyperlink w:anchor="_Toc152763681" w:history="1">
            <w:r w:rsidR="003B1496" w:rsidRPr="00A65B77">
              <w:rPr>
                <w:rStyle w:val="Hyperlink"/>
                <w:noProof/>
              </w:rPr>
              <w:t>Referenceliste</w:t>
            </w:r>
            <w:r w:rsidR="003B1496">
              <w:rPr>
                <w:noProof/>
                <w:webHidden/>
              </w:rPr>
              <w:tab/>
            </w:r>
            <w:r w:rsidR="003B1496">
              <w:rPr>
                <w:noProof/>
                <w:webHidden/>
              </w:rPr>
              <w:fldChar w:fldCharType="begin"/>
            </w:r>
            <w:r w:rsidR="003B1496">
              <w:rPr>
                <w:noProof/>
                <w:webHidden/>
              </w:rPr>
              <w:instrText xml:space="preserve"> PAGEREF _Toc152763681 \h </w:instrText>
            </w:r>
            <w:r w:rsidR="003B1496">
              <w:rPr>
                <w:noProof/>
                <w:webHidden/>
              </w:rPr>
            </w:r>
            <w:r w:rsidR="003B1496">
              <w:rPr>
                <w:noProof/>
                <w:webHidden/>
              </w:rPr>
              <w:fldChar w:fldCharType="separate"/>
            </w:r>
            <w:r w:rsidR="003B1496">
              <w:rPr>
                <w:noProof/>
                <w:webHidden/>
              </w:rPr>
              <w:t>27</w:t>
            </w:r>
            <w:r w:rsidR="003B1496">
              <w:rPr>
                <w:noProof/>
                <w:webHidden/>
              </w:rPr>
              <w:fldChar w:fldCharType="end"/>
            </w:r>
          </w:hyperlink>
        </w:p>
        <w:p w14:paraId="43F82D65" w14:textId="4F46EACE" w:rsidR="003B1496" w:rsidRDefault="00000000">
          <w:pPr>
            <w:pStyle w:val="Indholdsfortegnelse1"/>
            <w:tabs>
              <w:tab w:val="right" w:leader="dot" w:pos="9628"/>
            </w:tabs>
            <w:rPr>
              <w:rFonts w:eastAsiaTheme="minorEastAsia"/>
              <w:noProof/>
              <w:lang w:eastAsia="da-DK"/>
            </w:rPr>
          </w:pPr>
          <w:hyperlink w:anchor="_Toc152763682" w:history="1">
            <w:r w:rsidR="003B1496" w:rsidRPr="00A65B77">
              <w:rPr>
                <w:rStyle w:val="Hyperlink"/>
                <w:noProof/>
              </w:rPr>
              <w:t>Bilag</w:t>
            </w:r>
            <w:r w:rsidR="003B1496">
              <w:rPr>
                <w:noProof/>
                <w:webHidden/>
              </w:rPr>
              <w:tab/>
            </w:r>
            <w:r w:rsidR="003B1496">
              <w:rPr>
                <w:noProof/>
                <w:webHidden/>
              </w:rPr>
              <w:fldChar w:fldCharType="begin"/>
            </w:r>
            <w:r w:rsidR="003B1496">
              <w:rPr>
                <w:noProof/>
                <w:webHidden/>
              </w:rPr>
              <w:instrText xml:space="preserve"> PAGEREF _Toc152763682 \h </w:instrText>
            </w:r>
            <w:r w:rsidR="003B1496">
              <w:rPr>
                <w:noProof/>
                <w:webHidden/>
              </w:rPr>
            </w:r>
            <w:r w:rsidR="003B1496">
              <w:rPr>
                <w:noProof/>
                <w:webHidden/>
              </w:rPr>
              <w:fldChar w:fldCharType="separate"/>
            </w:r>
            <w:r w:rsidR="003B1496">
              <w:rPr>
                <w:noProof/>
                <w:webHidden/>
              </w:rPr>
              <w:t>30</w:t>
            </w:r>
            <w:r w:rsidR="003B1496">
              <w:rPr>
                <w:noProof/>
                <w:webHidden/>
              </w:rPr>
              <w:fldChar w:fldCharType="end"/>
            </w:r>
          </w:hyperlink>
        </w:p>
        <w:p w14:paraId="45473200" w14:textId="22F2474C"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152763655"/>
      <w:commentRangeStart w:id="14"/>
      <w:r>
        <w:t>Indledning</w:t>
      </w:r>
      <w:bookmarkEnd w:id="12"/>
      <w:commentRangeEnd w:id="14"/>
      <w:r w:rsidR="00486DFB">
        <w:rPr>
          <w:rStyle w:val="Kommentarhenvisning"/>
          <w:rFonts w:asciiTheme="minorHAnsi" w:eastAsiaTheme="minorHAnsi" w:hAnsiTheme="minorHAnsi" w:cstheme="minorBidi"/>
          <w:color w:val="auto"/>
        </w:rPr>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152763656"/>
      <w:commentRangeStart w:id="17"/>
      <w:r>
        <w:t>Projektstyring</w:t>
      </w:r>
      <w:bookmarkStart w:id="18" w:name="_Toc151967197"/>
      <w:bookmarkEnd w:id="15"/>
      <w:bookmarkEnd w:id="16"/>
      <w:commentRangeEnd w:id="17"/>
      <w:r w:rsidR="00D115DD">
        <w:rPr>
          <w:rStyle w:val="Kommentarhenvisning"/>
          <w:rFonts w:asciiTheme="minorHAnsi" w:eastAsiaTheme="minorHAnsi" w:hAnsiTheme="minorHAnsi" w:cstheme="minorBidi"/>
          <w:color w:val="auto"/>
        </w:rPr>
        <w:commentReference w:id="17"/>
      </w:r>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784538D1"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Trello samt Planyway udvidelsen som projektstyring. Trello er brugt til at skabe overblik over projektets delopgaver, hvor Planyway har hjulpet med at skabe overblik over den tid, som har været til rådighed. </w:t>
      </w:r>
    </w:p>
    <w:p w14:paraId="001505D6" w14:textId="6E5E6D3E"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9"/>
      <w:commentRangeStart w:id="20"/>
      <w:r>
        <w:rPr>
          <w:i/>
          <w:iCs/>
        </w:rPr>
        <w:t>Tidsplan</w:t>
      </w:r>
      <w:commentRangeEnd w:id="19"/>
      <w:r>
        <w:rPr>
          <w:rStyle w:val="Kommentarhenvisning"/>
        </w:rPr>
        <w:commentReference w:id="19"/>
      </w:r>
      <w:commentRangeEnd w:id="20"/>
      <w:r w:rsidR="0015542B">
        <w:rPr>
          <w:rStyle w:val="Kommentarhenvisning"/>
        </w:rPr>
        <w:commentReference w:id="20"/>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152763657"/>
      <w:commentRangeStart w:id="23"/>
      <w:r>
        <w:t>Problemstilling</w:t>
      </w:r>
      <w:bookmarkEnd w:id="21"/>
      <w:commentRangeEnd w:id="23"/>
      <w:r w:rsidR="0023055A">
        <w:rPr>
          <w:rStyle w:val="Kommentarhenvisning"/>
          <w:rFonts w:asciiTheme="minorHAnsi" w:eastAsiaTheme="minorHAnsi" w:hAnsiTheme="minorHAnsi" w:cstheme="minorBidi"/>
          <w:color w:val="auto"/>
        </w:rPr>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52763658"/>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52763659"/>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08BDA57" w:rsidR="001149BD" w:rsidRDefault="008439F1" w:rsidP="00F0612A">
      <w:pPr>
        <w:spacing w:line="360" w:lineRule="auto"/>
      </w:pPr>
      <w:r w:rsidRPr="008439F1">
        <w:t>Denne rapport er udarbejdet e</w:t>
      </w:r>
      <w:r>
        <w:t xml:space="preserve">fter double diamond </w:t>
      </w:r>
      <w:r w:rsidR="00023505">
        <w:fldChar w:fldCharType="begin"/>
      </w:r>
      <w:r w:rsidR="000E2C8E">
        <w:instrText xml:space="preserve"> ADDIN ZOTERO_ITEM CSL_CITATION {"citationID":"kDVHzgw2","properties":{"formattedCitation":"(Ball, 2019)","plainCitation":"(Ball, 2019)","noteIndex":0},"citationItems":[{"id":101,"uris":["http://zotero.org/groups/5293318/items/JGYI2628"],"itemData":{"id":101,"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18B62EA7"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151952">
        <w:instrText xml:space="preserve"> ADDIN ZOTERO_ITEM CSL_CITATION {"citationID":"MEwBCARm","properties":{"formattedCitation":"(Aarhus Universitet, 2023)","plainCitation":"(Aarhus Universitet, 2023)","noteIndex":0},"citationItems":[{"id":71,"uris":["http://zotero.org/groups/5293318/items/SB5S6J37"],"itemData":{"id":71,"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Pr="00DB3E60" w:rsidRDefault="00DE1751" w:rsidP="00F0612A">
      <w:pPr>
        <w:spacing w:line="360" w:lineRule="auto"/>
        <w:rPr>
          <w:b/>
          <w:bCs/>
        </w:rPr>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152763660"/>
      <w:commentRangeStart w:id="34"/>
      <w:r w:rsidRPr="00AC7648">
        <w:t>Research</w:t>
      </w:r>
      <w:bookmarkEnd w:id="32"/>
      <w:commentRangeEnd w:id="34"/>
      <w:r w:rsidR="006F70E3">
        <w:rPr>
          <w:rStyle w:val="Kommentarhenvisning"/>
          <w:rFonts w:asciiTheme="minorHAnsi" w:eastAsiaTheme="minorHAnsi" w:hAnsiTheme="minorHAnsi" w:cstheme="minorBidi"/>
          <w:color w:val="auto"/>
        </w:rPr>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52763661"/>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56CB07D2"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023505">
        <w:instrText xml:space="preserve"> ADDIN ZOTERO_ITEM CSL_CITATION {"citationID":"dwVrtPs7","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023505">
        <w:instrText xml:space="preserve"> ADDIN ZOTERO_ITEM CSL_CITATION {"citationID":"IqJn6fLy","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w:t>
      </w:r>
      <w:commentRangeStart w:id="41"/>
      <w:r>
        <w:t>uddannelse</w:t>
      </w:r>
      <w:commentRangeEnd w:id="41"/>
      <w:r>
        <w:rPr>
          <w:rStyle w:val="Kommentarhenvisning"/>
        </w:rPr>
        <w:commentReference w:id="41"/>
      </w:r>
      <w:r>
        <w:t>.</w:t>
      </w:r>
    </w:p>
    <w:p w14:paraId="0CF25DAF" w14:textId="77777777"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commentRangeStart w:id="42"/>
      <w:commentRangeStart w:id="43"/>
      <w:commentRangeStart w:id="44"/>
      <w:r>
        <w:rPr>
          <w:color w:val="FF0000"/>
        </w:rPr>
        <w:fldChar w:fldCharType="begin"/>
      </w:r>
      <w:r w:rsidR="00023505">
        <w:rPr>
          <w:color w:val="FF0000"/>
        </w:rPr>
        <w:instrText xml:space="preserve"> ADDIN ZOTERO_ITEM CSL_CITATION {"citationID":"X3GGWne2","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42"/>
      <w:r>
        <w:rPr>
          <w:rStyle w:val="Kommentarhenvisning"/>
        </w:rPr>
        <w:commentReference w:id="42"/>
      </w:r>
      <w:commentRangeEnd w:id="43"/>
      <w:r>
        <w:rPr>
          <w:rStyle w:val="Kommentarhenvisning"/>
        </w:rPr>
        <w:commentReference w:id="43"/>
      </w:r>
      <w:commentRangeEnd w:id="44"/>
      <w:r>
        <w:rPr>
          <w:rStyle w:val="Kommentarhenvisning"/>
        </w:rPr>
        <w:commentReference w:id="44"/>
      </w:r>
      <w:r>
        <w:rPr>
          <w:color w:val="FF0000"/>
        </w:rPr>
        <w:t>.</w:t>
      </w:r>
      <w:r w:rsidR="00D976A4" w:rsidRPr="00D976A4">
        <w:t xml:space="preserve"> </w:t>
      </w:r>
    </w:p>
    <w:p w14:paraId="7BEB59BB" w14:textId="1243399F"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instrText xml:space="preserve"> ADDIN ZOTERO_ITEM CSL_CITATION {"citationID":"jaNRU9Sq","properties":{"formattedCitation":"(Moesgaard Museum, 2023)","plainCitation":"(Moesgaard Museum, 2023)","noteIndex":0},"citationItems":[{"id":78,"uris":["http://zotero.org/groups/5293318/items/6K7EMHQ6"],"itemData":{"id":78,"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commentRangeStart w:id="45"/>
      <w:r>
        <w:fldChar w:fldCharType="begin"/>
      </w:r>
      <w:r>
        <w:instrText xml:space="preserve"> ADDIN ZOTERO_ITEM CSL_CITATION {"citationID":"dDgASfdt","properties":{"formattedCitation":"(Bryld, 2023)","plainCitation":"(Bryld, 2023)","noteIndex":0},"citationItems":[{"id":72,"uris":["http://zotero.org/groups/5293318/items/R3WPDWHD"],"itemData":{"id":72,"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45"/>
      <w:r>
        <w:rPr>
          <w:rStyle w:val="Kommentarhenvisning"/>
        </w:rPr>
        <w:commentReference w:id="45"/>
      </w:r>
      <w:r>
        <w:t>.</w:t>
      </w:r>
    </w:p>
    <w:p w14:paraId="0EDE5ED0" w14:textId="77777777" w:rsidR="00380A6D" w:rsidRPr="00CA55CB" w:rsidRDefault="00380A6D" w:rsidP="00380A6D">
      <w:pPr>
        <w:pStyle w:val="Overskrift2"/>
      </w:pPr>
      <w:bookmarkStart w:id="46" w:name="_Toc1578749784"/>
      <w:bookmarkStart w:id="47" w:name="_Toc152240462"/>
      <w:bookmarkStart w:id="48" w:name="_Toc152241290"/>
      <w:bookmarkStart w:id="49" w:name="_Toc152241370"/>
      <w:bookmarkStart w:id="50" w:name="_Toc152312333"/>
      <w:bookmarkStart w:id="51" w:name="_Toc152763662"/>
      <w:r w:rsidRPr="00CA55CB">
        <w:t>Field</w:t>
      </w:r>
      <w:bookmarkEnd w:id="46"/>
      <w:bookmarkEnd w:id="47"/>
      <w:bookmarkEnd w:id="48"/>
      <w:bookmarkEnd w:id="49"/>
      <w:bookmarkEnd w:id="50"/>
      <w:bookmarkEnd w:id="51"/>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2"/>
      <w:r w:rsidRPr="00CD136B">
        <w:t>originale</w:t>
      </w:r>
      <w:commentRangeEnd w:id="52"/>
      <w:r w:rsidR="003927D6">
        <w:rPr>
          <w:rStyle w:val="Kommentarhenvisning"/>
        </w:rPr>
        <w:commentReference w:id="52"/>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3"/>
      <w:r w:rsidRPr="00CD136B">
        <w:t>museer</w:t>
      </w:r>
      <w:commentRangeEnd w:id="53"/>
      <w:r w:rsidRPr="00CD136B">
        <w:rPr>
          <w:rStyle w:val="Kommentarhenvisning"/>
        </w:rPr>
        <w:commentReference w:id="53"/>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4" w:name="_Toc152763663"/>
      <w:r w:rsidRPr="00C0182F">
        <w:rPr>
          <w:rStyle w:val="normaltextrun"/>
        </w:rPr>
        <w:t>Empathy Map</w:t>
      </w:r>
      <w:bookmarkEnd w:id="54"/>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Fra Moesgaards side er der et ønske om at kunne formidle historier bedre digital. </w:t>
      </w:r>
    </w:p>
    <w:p w14:paraId="48CA56EC" w14:textId="152ACF6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DD14C2">
        <w:rPr>
          <w:rStyle w:val="normaltextrun"/>
          <w:rFonts w:ascii="Calibri" w:hAnsi="Calibri" w:cs="Calibri"/>
          <w:sz w:val="22"/>
          <w:szCs w:val="22"/>
        </w:rPr>
        <w:instrText xml:space="preserve"> ADDIN ZOTERO_ITEM CSL_CITATION {"citationID":"KX0QWDHy","properties":{"formattedCitation":"(Gibbons, 2018)","plainCitation":"(Gibbons, 2018)","noteIndex":0},"citationItems":[{"id":103,"uris":["http://zotero.org/groups/5293318/items/FCYUZAAQ"],"itemData":{"id":103,"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5"/>
      <w:r w:rsidR="00B320A9" w:rsidRPr="00C0182F">
        <w:rPr>
          <w:rStyle w:val="wacimagecontainer"/>
          <w:rFonts w:ascii="Segoe UI" w:hAnsi="Segoe UI" w:cs="Segoe UI"/>
          <w:b/>
          <w:bCs/>
          <w:noProof/>
          <w:color w:val="FF0000"/>
          <w:sz w:val="18"/>
          <w:szCs w:val="18"/>
        </w:rPr>
        <w:t>BILLEDE</w:t>
      </w:r>
      <w:commentRangeEnd w:id="55"/>
      <w:r w:rsidR="00B320A9">
        <w:rPr>
          <w:rStyle w:val="Kommentarhenvisning"/>
          <w:rFonts w:asciiTheme="minorHAnsi" w:eastAsiaTheme="minorHAnsi" w:hAnsiTheme="minorHAnsi" w:cstheme="minorBidi"/>
          <w:kern w:val="2"/>
          <w:lang w:eastAsia="en-US"/>
          <w14:ligatures w14:val="standardContextual"/>
        </w:rPr>
        <w:commentReference w:id="55"/>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6" w:name="_Toc152241291"/>
      <w:bookmarkStart w:id="57" w:name="_Toc152241371"/>
      <w:bookmarkStart w:id="58" w:name="_Toc152312334"/>
      <w:bookmarkStart w:id="59" w:name="_Toc152763664"/>
      <w:r w:rsidRPr="0092447A">
        <w:t>Konkurrent</w:t>
      </w:r>
      <w:bookmarkEnd w:id="56"/>
      <w:bookmarkEnd w:id="57"/>
      <w:bookmarkEnd w:id="58"/>
      <w:r>
        <w:t>undersøgelse</w:t>
      </w:r>
      <w:bookmarkEnd w:id="59"/>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77777777"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0"/>
      <w:r w:rsidRPr="00CD136B">
        <w:t>Statistik</w:t>
      </w:r>
      <w:commentRangeEnd w:id="60"/>
      <w:r w:rsidRPr="00CD136B">
        <w:rPr>
          <w:rStyle w:val="Kommentarhenvisning"/>
        </w:rPr>
        <w:commentReference w:id="60"/>
      </w:r>
      <w:r w:rsidR="00F71EB0">
        <w:t xml:space="preserve"> </w:t>
      </w:r>
      <w:r w:rsidR="004A00FC">
        <w:fldChar w:fldCharType="begin"/>
      </w:r>
      <w:r w:rsidR="004A00FC">
        <w:instrText xml:space="preserve"> ADDIN ZOTERO_ITEM CSL_CITATION {"citationID":"pE0EfGd3","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1" w:name="_Toc152763665"/>
      <w:r w:rsidRPr="000B79FE">
        <w:rPr>
          <w:rStyle w:val="Overskrift3Tegn"/>
        </w:rPr>
        <w:t>Experience map</w:t>
      </w:r>
      <w:bookmarkEnd w:id="61"/>
      <w:r>
        <w:rPr>
          <w:rStyle w:val="normaltextrun"/>
          <w:rFonts w:ascii="Calibri Light" w:hAnsi="Calibri Light" w:cs="Calibri Light"/>
          <w:b/>
          <w:bCs/>
          <w:color w:val="2F5496"/>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3F843EEE" w14:textId="5568F7B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4F6EFDB6"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7008135E"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00DBFEB4"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12C6F51E" w14:textId="6AE4DC9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Testpersonens skuffelse baseres på sitets statiske</w:t>
      </w:r>
      <w:r w:rsidR="00216960">
        <w:rPr>
          <w:rStyle w:val="normaltextrun"/>
          <w:rFonts w:asciiTheme="minorHAnsi" w:hAnsiTheme="minorHAnsi" w:cstheme="minorHAnsi"/>
          <w:color w:val="000000"/>
          <w:sz w:val="22"/>
          <w:szCs w:val="22"/>
        </w:rPr>
        <w:t xml:space="preserve"> </w:t>
      </w:r>
      <w:r w:rsidRPr="00214D97">
        <w:rPr>
          <w:rStyle w:val="normaltextrun"/>
          <w:rFonts w:asciiTheme="minorHAnsi" w:hAnsiTheme="minorHAnsi" w:cstheme="minorHAnsi"/>
          <w:color w:val="000000"/>
          <w:sz w:val="22"/>
          <w:szCs w:val="22"/>
        </w:rPr>
        <w:t xml:space="preserve">udtryk, samt den overdrevene brug af tekst. Manglen på de grafiske stimuli er med til at tabe brugeren og </w:t>
      </w:r>
      <w:r w:rsidRPr="00DD20F8">
        <w:rPr>
          <w:rStyle w:val="normaltextrun"/>
          <w:rFonts w:asciiTheme="minorHAnsi" w:hAnsiTheme="minorHAnsi" w:cstheme="minorHAnsi"/>
          <w:sz w:val="22"/>
          <w:szCs w:val="22"/>
        </w:rPr>
        <w:t>denne indsigt medfører at dette projekt har til formål at skabe et produkt</w:t>
      </w:r>
      <w:r w:rsidR="00DD20F8" w:rsidRPr="00DD20F8">
        <w:rPr>
          <w:rStyle w:val="normaltextrun"/>
          <w:rFonts w:asciiTheme="minorHAnsi" w:hAnsiTheme="minorHAnsi" w:cstheme="minorHAnsi"/>
          <w:sz w:val="22"/>
          <w:szCs w:val="22"/>
        </w:rPr>
        <w:t>,</w:t>
      </w:r>
      <w:r w:rsidRPr="00DD20F8">
        <w:rPr>
          <w:rStyle w:val="normaltextrun"/>
          <w:rFonts w:asciiTheme="minorHAnsi" w:hAnsiTheme="minorHAnsi" w:cstheme="minorHAnsi"/>
          <w:sz w:val="22"/>
          <w:szCs w:val="22"/>
        </w:rPr>
        <w:t xml:space="preserve"> </w:t>
      </w:r>
      <w:r w:rsidRPr="00DD20F8">
        <w:rPr>
          <w:rStyle w:val="normaltextrun"/>
          <w:rFonts w:asciiTheme="minorHAnsi" w:hAnsiTheme="minorHAnsi" w:cstheme="minorHAnsi"/>
          <w:color w:val="FF0000"/>
          <w:sz w:val="22"/>
          <w:szCs w:val="22"/>
        </w:rPr>
        <w:t>hvor den visuelle identitet er altafgørende for brugeren.    </w:t>
      </w:r>
      <w:r w:rsidRPr="00DD20F8">
        <w:rPr>
          <w:rStyle w:val="eop"/>
          <w:rFonts w:asciiTheme="minorHAnsi" w:eastAsiaTheme="majorEastAsia" w:hAnsiTheme="minorHAnsi" w:cstheme="minorHAnsi"/>
          <w:color w:val="FF0000"/>
          <w:sz w:val="22"/>
          <w:szCs w:val="22"/>
        </w:rPr>
        <w:t> </w:t>
      </w:r>
    </w:p>
    <w:p w14:paraId="75B63C7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6B399766" w14:textId="77777777" w:rsidR="000B79FE" w:rsidRPr="00214D97" w:rsidRDefault="000B79FE" w:rsidP="000D63DF">
      <w:pPr>
        <w:pStyle w:val="paragraph"/>
        <w:spacing w:before="0" w:beforeAutospacing="0" w:afterLines="160" w:after="384"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7140B18E" w14:textId="7BCD03A5" w:rsidR="00380A6D" w:rsidRPr="00470FD2" w:rsidRDefault="00380A6D" w:rsidP="000D63DF">
      <w:pPr>
        <w:spacing w:afterLines="160" w:after="384" w:line="360" w:lineRule="auto"/>
        <w:rPr>
          <w:b/>
          <w:bCs/>
          <w:color w:val="FF0000"/>
        </w:rPr>
      </w:pPr>
      <w:r w:rsidRPr="00470FD2">
        <w:rPr>
          <w:b/>
          <w:bCs/>
          <w:color w:val="FF0000"/>
        </w:rPr>
        <w:t>INDSÆT EXPERIENCEMAP</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Pr="00450D9E" w:rsidRDefault="00380A6D" w:rsidP="00696667">
      <w:pPr>
        <w:pStyle w:val="Overskrift2"/>
      </w:pPr>
      <w:bookmarkStart w:id="62" w:name="_Toc152312335"/>
      <w:bookmarkStart w:id="63" w:name="_Toc152763666"/>
      <w:r w:rsidRPr="00450D9E">
        <w:t xml:space="preserve">Value Proposition </w:t>
      </w:r>
      <w:commentRangeStart w:id="64"/>
      <w:r w:rsidRPr="00450D9E">
        <w:t>Canvas</w:t>
      </w:r>
      <w:bookmarkEnd w:id="62"/>
      <w:commentRangeEnd w:id="64"/>
      <w:r w:rsidR="00A64D52">
        <w:rPr>
          <w:rStyle w:val="Kommentarhenvisning"/>
          <w:rFonts w:asciiTheme="minorHAnsi" w:eastAsiaTheme="minorHAnsi" w:hAnsiTheme="minorHAnsi" w:cstheme="minorBidi"/>
          <w:color w:val="auto"/>
        </w:rPr>
        <w:commentReference w:id="64"/>
      </w:r>
      <w:bookmarkEnd w:id="63"/>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352CF9D5" w:rsidR="00380A6D" w:rsidRPr="00450D9E" w:rsidRDefault="00380A6D" w:rsidP="00F0612A">
      <w:pPr>
        <w:spacing w:line="360" w:lineRule="auto"/>
      </w:pPr>
      <w:r w:rsidRPr="00450D9E">
        <w:t>VPC’en</w:t>
      </w:r>
      <w:r w:rsidR="003D0904">
        <w:t xml:space="preserve"> </w:t>
      </w:r>
      <w:r w:rsidR="003D0904">
        <w:fldChar w:fldCharType="begin"/>
      </w:r>
      <w:r w:rsidR="003D0904">
        <w:instrText xml:space="preserve"> ADDIN ZOTERO_ITEM CSL_CITATION {"citationID":"QTFqqprj","properties":{"formattedCitation":"(Skov, 2018)","plainCitation":"(Skov, 2018)","noteIndex":0},"citationItems":[{"id":74,"uris":["http://zotero.org/groups/5293318/items/QKJEN6EF"],"itemData":{"id":74,"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5"/>
      <w:commentRangeEnd w:id="65"/>
      <w:r w:rsidR="003A634D">
        <w:rPr>
          <w:rStyle w:val="Kommentarhenvisning"/>
        </w:rPr>
        <w:commentReference w:id="65"/>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6"/>
      <w:r w:rsidRPr="00450D9E">
        <w:t>Pains</w:t>
      </w:r>
      <w:commentRangeEnd w:id="66"/>
      <w:r w:rsidRPr="00450D9E">
        <w:rPr>
          <w:rStyle w:val="Kommentarhenvisning"/>
        </w:rPr>
        <w:commentReference w:id="66"/>
      </w:r>
      <w:r w:rsidRPr="00450D9E">
        <w:t>”).</w:t>
      </w:r>
    </w:p>
    <w:p w14:paraId="7010D091" w14:textId="77777777" w:rsidR="00380A6D" w:rsidRDefault="00380A6D" w:rsidP="00696667">
      <w:pPr>
        <w:pStyle w:val="Overskrift3"/>
      </w:pPr>
      <w:bookmarkStart w:id="67" w:name="_Toc665944493"/>
      <w:bookmarkStart w:id="68" w:name="_Toc152239608"/>
      <w:bookmarkStart w:id="69" w:name="_Toc152240465"/>
      <w:bookmarkStart w:id="70" w:name="_Toc152241293"/>
      <w:bookmarkStart w:id="71" w:name="_Toc152241373"/>
      <w:bookmarkStart w:id="72" w:name="_Toc152312336"/>
      <w:bookmarkStart w:id="73" w:name="_Toc152763667"/>
      <w:r w:rsidRPr="00450D9E">
        <w:t>Delkonklusion</w:t>
      </w:r>
      <w:bookmarkEnd w:id="67"/>
      <w:bookmarkEnd w:id="68"/>
      <w:bookmarkEnd w:id="69"/>
      <w:bookmarkEnd w:id="70"/>
      <w:bookmarkEnd w:id="71"/>
      <w:bookmarkEnd w:id="72"/>
      <w:bookmarkEnd w:id="73"/>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4" w:name="_Toc152763668"/>
      <w:r w:rsidRPr="00450D9E">
        <w:rPr>
          <w:rStyle w:val="normaltextrun"/>
        </w:rPr>
        <w:t xml:space="preserve">Målgruppe </w:t>
      </w:r>
      <w:commentRangeStart w:id="75"/>
      <w:r w:rsidRPr="00450D9E">
        <w:rPr>
          <w:rStyle w:val="normaltextrun"/>
        </w:rPr>
        <w:t>segmentering</w:t>
      </w:r>
      <w:commentRangeEnd w:id="75"/>
      <w:r w:rsidR="00A9363B">
        <w:rPr>
          <w:rStyle w:val="Kommentarhenvisning"/>
          <w:rFonts w:asciiTheme="minorHAnsi" w:eastAsiaTheme="minorHAnsi" w:hAnsiTheme="minorHAnsi" w:cstheme="minorBidi"/>
          <w:color w:val="auto"/>
        </w:rPr>
        <w:commentReference w:id="75"/>
      </w:r>
      <w:bookmarkEnd w:id="74"/>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1B1E04C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3269A9">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65,"uris":["http://zotero.org/groups/5293318/items/I87UV3JB"],"itemData":{"id":65,"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6"/>
      <w:r w:rsidRPr="00450D9E">
        <w:rPr>
          <w:rStyle w:val="normaltextrun"/>
          <w:rFonts w:asciiTheme="minorHAnsi" w:hAnsiTheme="minorHAnsi" w:cstheme="minorHAnsi"/>
          <w:color w:val="FF0000"/>
          <w:sz w:val="22"/>
          <w:szCs w:val="22"/>
          <w:shd w:val="clear" w:color="auto" w:fill="FFFFFF"/>
        </w:rPr>
        <w:t>KILDE</w:t>
      </w:r>
      <w:commentRangeEnd w:id="76"/>
      <w:r w:rsidRPr="00450D9E">
        <w:rPr>
          <w:rStyle w:val="Kommentarhenvisning"/>
          <w:rFonts w:asciiTheme="minorHAnsi" w:eastAsiaTheme="minorHAnsi" w:hAnsiTheme="minorHAnsi" w:cstheme="minorHAnsi"/>
          <w:kern w:val="2"/>
          <w:sz w:val="22"/>
          <w:szCs w:val="22"/>
          <w:lang w:eastAsia="en-US"/>
          <w14:ligatures w14:val="standardContextual"/>
        </w:rPr>
        <w:commentReference w:id="76"/>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7"/>
      <w:r w:rsidRPr="00450D9E">
        <w:rPr>
          <w:rStyle w:val="normaltextrun"/>
          <w:rFonts w:asciiTheme="minorHAnsi" w:hAnsiTheme="minorHAnsi" w:cstheme="minorHAnsi"/>
          <w:color w:val="000000"/>
          <w:sz w:val="22"/>
          <w:szCs w:val="22"/>
          <w:shd w:val="clear" w:color="auto" w:fill="FFFFFF"/>
        </w:rPr>
        <w:t>segment</w:t>
      </w:r>
      <w:commentRangeEnd w:id="77"/>
      <w:r w:rsidRPr="00450D9E">
        <w:rPr>
          <w:rStyle w:val="Kommentarhenvisning"/>
          <w:rFonts w:asciiTheme="minorHAnsi" w:eastAsiaTheme="minorHAnsi" w:hAnsiTheme="minorHAnsi" w:cstheme="minorBidi"/>
          <w:kern w:val="2"/>
          <w:lang w:eastAsia="en-US"/>
          <w14:ligatures w14:val="standardContextual"/>
        </w:rPr>
        <w:commentReference w:id="77"/>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78" w:name="_Toc152763669"/>
      <w:r w:rsidRPr="00450D9E">
        <w:rPr>
          <w:rStyle w:val="normaltextrun"/>
          <w:rFonts w:ascii="Calibri Light" w:hAnsi="Calibri Light" w:cs="Calibri Light"/>
          <w:color w:val="2F5496"/>
        </w:rPr>
        <w:t>Delkonklusion</w:t>
      </w:r>
      <w:bookmarkEnd w:id="78"/>
      <w:r w:rsidRPr="00450D9E">
        <w:rPr>
          <w:rStyle w:val="eop"/>
          <w:rFonts w:ascii="Calibri Light" w:hAnsi="Calibri Light" w:cs="Calibri Light"/>
          <w:color w:val="2F5496"/>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79"/>
      <w:commentRangeStart w:id="80"/>
      <w:r w:rsidRPr="00450D9E">
        <w:rPr>
          <w:rStyle w:val="normaltextrun"/>
          <w:rFonts w:asciiTheme="minorHAnsi" w:hAnsiTheme="minorHAnsi" w:cstheme="minorHAnsi"/>
          <w:sz w:val="22"/>
          <w:szCs w:val="22"/>
        </w:rPr>
        <w:t>segmenter</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commentRangeEnd w:id="80"/>
      <w:r w:rsidRPr="00450D9E">
        <w:rPr>
          <w:rStyle w:val="Kommentarhenvisning"/>
          <w:rFonts w:asciiTheme="minorHAnsi" w:eastAsiaTheme="minorHAnsi" w:hAnsiTheme="minorHAnsi" w:cstheme="minorBidi"/>
          <w:kern w:val="2"/>
          <w:lang w:eastAsia="en-US"/>
          <w14:ligatures w14:val="standardContextual"/>
        </w:rPr>
        <w:commentReference w:id="80"/>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1" w:name="_Toc152312337"/>
      <w:bookmarkStart w:id="82" w:name="_Toc152763670"/>
      <w:r w:rsidRPr="003E668C">
        <w:t xml:space="preserve">Tone of </w:t>
      </w:r>
      <w:commentRangeStart w:id="83"/>
      <w:r w:rsidRPr="003E668C">
        <w:t>Voice</w:t>
      </w:r>
      <w:bookmarkStart w:id="84" w:name="_Toc151967200"/>
      <w:bookmarkEnd w:id="81"/>
      <w:commentRangeEnd w:id="83"/>
      <w:r w:rsidR="00A9363B">
        <w:rPr>
          <w:rStyle w:val="Kommentarhenvisning"/>
          <w:rFonts w:asciiTheme="minorHAnsi" w:eastAsiaTheme="minorHAnsi" w:hAnsiTheme="minorHAnsi" w:cstheme="minorBidi"/>
          <w:color w:val="auto"/>
        </w:rPr>
        <w:commentReference w:id="83"/>
      </w:r>
      <w:bookmarkEnd w:id="82"/>
      <w:r w:rsidRPr="003E668C">
        <w:t xml:space="preserve"> </w:t>
      </w:r>
    </w:p>
    <w:p w14:paraId="3D4CD3D8" w14:textId="77777777" w:rsidR="00380A6D" w:rsidRPr="007C2E2E" w:rsidRDefault="00380A6D" w:rsidP="00F0612A">
      <w:pPr>
        <w:spacing w:line="360" w:lineRule="auto"/>
        <w:rPr>
          <w:sz w:val="18"/>
          <w:szCs w:val="18"/>
        </w:rPr>
      </w:pPr>
      <w:r w:rsidRPr="007C2E2E">
        <w:rPr>
          <w:sz w:val="18"/>
          <w:szCs w:val="18"/>
        </w:rPr>
        <w:t>- af Julie Lykke Kaihøj Sloth Nielsen</w:t>
      </w:r>
      <w:bookmarkEnd w:id="84"/>
    </w:p>
    <w:p w14:paraId="78531B55" w14:textId="5B1DD154" w:rsidR="00380A6D" w:rsidRDefault="00380A6D" w:rsidP="00F0612A">
      <w:pPr>
        <w:spacing w:line="360" w:lineRule="auto"/>
      </w:pPr>
      <w:r>
        <w:t xml:space="preserve">For Moesgaard Museum er der blevet analyseret på deres hjemmeside </w:t>
      </w:r>
      <w:r>
        <w:fldChar w:fldCharType="begin"/>
      </w:r>
      <w:r w:rsidR="00023505">
        <w:instrText xml:space="preserve"> ADDIN ZOTERO_ITEM CSL_CITATION {"citationID":"oDSt3oma","properties":{"formattedCitation":"(Moesgaard Museum, [n.d.])","plainCitation":"(Moesgaard Museum, [n.d.])","noteIndex":0},"citationItems":[{"id":80,"uris":["http://zotero.org/groups/5293318/items/ZJHEXDCL"],"itemData":{"id":80,"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023505">
        <w:instrText xml:space="preserve"> ADDIN ZOTERO_ITEM CSL_CITATION {"citationID":"pH20REjd","properties":{"formattedCitation":"(Lund, 2021)","plainCitation":"(Lund, 2021)","noteIndex":0},"citationItems":[{"id":81,"uris":["http://zotero.org/groups/5293318/items/PQSBBT77"],"itemData":{"id":81,"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t xml:space="preserve">. Denne model vil blive brugt til at udvikle indhold til hjemmesiden i form af videoer, billeder og tekst. </w:t>
      </w:r>
      <w:r w:rsidRPr="00E2439A">
        <w:t>Se</w:t>
      </w:r>
      <w:r w:rsidRPr="005A5C50">
        <w:rPr>
          <w:i/>
          <w:iCs/>
          <w:color w:val="FF0000"/>
        </w:rPr>
        <w:t xml:space="preserve"> </w:t>
      </w:r>
      <w:r w:rsidRPr="005A5C50">
        <w:rPr>
          <w:i/>
          <w:iCs/>
          <w:color w:val="FF0000"/>
        </w:rPr>
        <w:fldChar w:fldCharType="begin"/>
      </w:r>
      <w:r w:rsidRPr="005A5C50">
        <w:rPr>
          <w:i/>
          <w:iCs/>
          <w:color w:val="FF0000"/>
        </w:rPr>
        <w:instrText xml:space="preserve"> REF _Ref151967414 \h  \* MERGEFORMAT </w:instrText>
      </w:r>
      <w:r w:rsidRPr="005A5C50">
        <w:rPr>
          <w:i/>
          <w:iCs/>
          <w:color w:val="FF0000"/>
        </w:rPr>
      </w:r>
      <w:r w:rsidRPr="005A5C50">
        <w:rPr>
          <w:i/>
          <w:iCs/>
          <w:color w:val="FF0000"/>
        </w:rPr>
        <w:fldChar w:fldCharType="separate"/>
      </w:r>
      <w:r w:rsidRPr="005A5C50">
        <w:rPr>
          <w:i/>
          <w:iCs/>
          <w:color w:val="FF0000"/>
        </w:rPr>
        <w:t xml:space="preserve">Figur </w:t>
      </w:r>
      <w:r w:rsidRPr="005A5C50">
        <w:rPr>
          <w:i/>
          <w:iCs/>
          <w:color w:val="FF0000"/>
        </w:rPr>
        <w:fldChar w:fldCharType="end"/>
      </w:r>
      <w:commentRangeStart w:id="85"/>
      <w:commentRangeEnd w:id="85"/>
      <w:r w:rsidRPr="005A5C50">
        <w:rPr>
          <w:rStyle w:val="Kommentarhenvisning"/>
          <w:i/>
          <w:iCs/>
          <w:color w:val="FF0000"/>
        </w:rPr>
        <w:commentReference w:id="85"/>
      </w:r>
      <w:r w:rsidRPr="005A5C50">
        <w:rPr>
          <w:i/>
          <w:iCs/>
          <w:color w:val="FF0000"/>
        </w:rPr>
        <w:t>x</w:t>
      </w:r>
      <w:r w:rsidRPr="00E2439A">
        <w:t>.</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6" w:name="_Toc152312338"/>
      <w:bookmarkStart w:id="87" w:name="_Toc152763671"/>
      <w:r>
        <w:t>Designproces</w:t>
      </w:r>
      <w:bookmarkEnd w:id="87"/>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88" w:name="_Toc152763672"/>
      <w:r w:rsidRPr="00BA609F">
        <w:t xml:space="preserve">Design </w:t>
      </w:r>
      <w:commentRangeStart w:id="89"/>
      <w:commentRangeStart w:id="90"/>
      <w:r w:rsidRPr="00BA609F">
        <w:t>mindmap</w:t>
      </w:r>
      <w:bookmarkEnd w:id="86"/>
      <w:commentRangeEnd w:id="89"/>
      <w:r w:rsidR="00112465">
        <w:rPr>
          <w:rStyle w:val="Kommentarhenvisning"/>
          <w:rFonts w:asciiTheme="minorHAnsi" w:eastAsiaTheme="minorHAnsi" w:hAnsiTheme="minorHAnsi" w:cstheme="minorBidi"/>
          <w:color w:val="auto"/>
        </w:rPr>
        <w:commentReference w:id="89"/>
      </w:r>
      <w:bookmarkEnd w:id="88"/>
      <w:commentRangeEnd w:id="90"/>
      <w:r w:rsidR="00AD37FD">
        <w:rPr>
          <w:rStyle w:val="Kommentarhenvisning"/>
          <w:rFonts w:asciiTheme="minorHAnsi" w:eastAsiaTheme="minorHAnsi" w:hAnsiTheme="minorHAnsi" w:cstheme="minorBidi"/>
          <w:color w:val="auto"/>
        </w:rPr>
        <w:commentReference w:id="90"/>
      </w:r>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1" w:name="_Toc152312339"/>
      <w:bookmarkStart w:id="92" w:name="_Toc152763673"/>
      <w:r w:rsidRPr="00BA609F">
        <w:t xml:space="preserve">Moodboard og </w:t>
      </w:r>
      <w:commentRangeStart w:id="93"/>
      <w:commentRangeStart w:id="94"/>
      <w:r w:rsidRPr="00BA609F">
        <w:t>styletile</w:t>
      </w:r>
      <w:bookmarkEnd w:id="91"/>
      <w:commentRangeEnd w:id="93"/>
      <w:r w:rsidR="00AC7648">
        <w:rPr>
          <w:rStyle w:val="Kommentarhenvisning"/>
          <w:rFonts w:asciiTheme="minorHAnsi" w:eastAsiaTheme="minorHAnsi" w:hAnsiTheme="minorHAnsi" w:cstheme="minorBidi"/>
          <w:color w:val="auto"/>
        </w:rPr>
        <w:commentReference w:id="93"/>
      </w:r>
      <w:commentRangeEnd w:id="94"/>
      <w:r w:rsidR="00965F84">
        <w:rPr>
          <w:rStyle w:val="Kommentarhenvisning"/>
          <w:rFonts w:asciiTheme="minorHAnsi" w:eastAsiaTheme="minorHAnsi" w:hAnsiTheme="minorHAnsi" w:cstheme="minorBidi"/>
          <w:color w:val="auto"/>
        </w:rPr>
        <w:commentReference w:id="94"/>
      </w:r>
      <w:bookmarkEnd w:id="92"/>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5" w:name="_Toc152312341"/>
      <w:bookmarkStart w:id="96" w:name="_Toc152763674"/>
      <w:commentRangeStart w:id="97"/>
      <w:commentRangeStart w:id="98"/>
      <w:r w:rsidRPr="009757AB">
        <w:t>Skitser</w:t>
      </w:r>
      <w:bookmarkEnd w:id="95"/>
      <w:commentRangeEnd w:id="97"/>
      <w:r w:rsidR="00AD0CE5">
        <w:rPr>
          <w:rStyle w:val="Kommentarhenvisning"/>
          <w:rFonts w:asciiTheme="minorHAnsi" w:eastAsiaTheme="minorHAnsi" w:hAnsiTheme="minorHAnsi" w:cstheme="minorBidi"/>
          <w:color w:val="auto"/>
        </w:rPr>
        <w:commentReference w:id="97"/>
      </w:r>
      <w:commentRangeEnd w:id="98"/>
      <w:r w:rsidR="00012AB3">
        <w:rPr>
          <w:rStyle w:val="Kommentarhenvisning"/>
          <w:rFonts w:asciiTheme="minorHAnsi" w:eastAsiaTheme="minorHAnsi" w:hAnsiTheme="minorHAnsi" w:cstheme="minorBidi"/>
          <w:color w:val="auto"/>
        </w:rPr>
        <w:commentReference w:id="98"/>
      </w:r>
      <w:bookmarkEnd w:id="96"/>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021B88A6"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00015D21">
        <w:t>en dag</w:t>
      </w:r>
      <w:r w:rsidR="006340DC">
        <w:t xml:space="preserve"> og nat tema</w:t>
      </w:r>
      <w:r w:rsidR="00407700">
        <w:t xml:space="preserve">. </w:t>
      </w:r>
    </w:p>
    <w:p w14:paraId="0274CF00" w14:textId="5D9A46B0"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 xml:space="preserve">Den første idé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5C2DCA09" w14:textId="1D4F6B79" w:rsidR="00380A6D" w:rsidRDefault="00380A6D" w:rsidP="00F0612A">
      <w:pPr>
        <w:spacing w:line="360" w:lineRule="auto"/>
      </w:pPr>
      <w:r>
        <w:br w:type="page"/>
      </w:r>
    </w:p>
    <w:p w14:paraId="3271E600" w14:textId="485BAADD" w:rsidR="00380A6D" w:rsidRPr="00BA609F" w:rsidRDefault="00380A6D" w:rsidP="001631BD">
      <w:pPr>
        <w:pStyle w:val="Overskrift2"/>
      </w:pPr>
      <w:bookmarkStart w:id="99" w:name="_Toc152312342"/>
      <w:bookmarkStart w:id="100" w:name="_Toc152763675"/>
      <w:commentRangeStart w:id="101"/>
      <w:r w:rsidRPr="00BA609F">
        <w:t>Wireframe</w:t>
      </w:r>
      <w:bookmarkEnd w:id="99"/>
      <w:bookmarkEnd w:id="100"/>
      <w:r w:rsidR="00337719">
        <w:t>s</w:t>
      </w:r>
      <w:commentRangeEnd w:id="101"/>
      <w:r w:rsidR="00F105BF">
        <w:rPr>
          <w:rStyle w:val="Kommentarhenvisning"/>
          <w:rFonts w:asciiTheme="minorHAnsi" w:eastAsiaTheme="minorHAnsi" w:hAnsiTheme="minorHAnsi" w:cstheme="minorBidi"/>
          <w:color w:val="auto"/>
        </w:rPr>
        <w:commentReference w:id="101"/>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21543A5A"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r w:rsidR="00746205">
        <w:t>online</w:t>
      </w:r>
      <w:r w:rsidR="00920A53">
        <w:t xml:space="preserve"> (indsæt link til codepen)</w:t>
      </w:r>
      <w:r w:rsidR="00845514">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02"/>
      <w:r w:rsidR="00404564">
        <w:t>boligannoncer</w:t>
      </w:r>
      <w:commentRangeEnd w:id="102"/>
      <w:r w:rsidR="00A96000">
        <w:rPr>
          <w:rStyle w:val="Kommentarhenvisning"/>
        </w:rPr>
        <w:commentReference w:id="10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37F012F4" w14:textId="2D035795" w:rsidR="00380A6D" w:rsidRDefault="00B71B17" w:rsidP="00353341">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r w:rsidR="00380A6D">
        <w:br w:type="page"/>
      </w:r>
    </w:p>
    <w:p w14:paraId="278963A1" w14:textId="7C54002C" w:rsidR="00380A6D" w:rsidRPr="00BA609F" w:rsidRDefault="00380A6D" w:rsidP="001631BD">
      <w:pPr>
        <w:pStyle w:val="Overskrift2"/>
      </w:pPr>
      <w:bookmarkStart w:id="103" w:name="_Toc152312343"/>
      <w:bookmarkStart w:id="104" w:name="_Toc152763676"/>
      <w:r w:rsidRPr="00BA609F">
        <w:t>Mockup</w:t>
      </w:r>
      <w:bookmarkEnd w:id="103"/>
      <w:bookmarkEnd w:id="104"/>
      <w:r w:rsidR="002B6F69">
        <w:t xml:space="preserve"> </w:t>
      </w:r>
    </w:p>
    <w:p w14:paraId="7087B1D5" w14:textId="154AAEB0" w:rsidR="00380A6D" w:rsidRDefault="00380A6D" w:rsidP="00F0612A">
      <w:pPr>
        <w:spacing w:line="360" w:lineRule="auto"/>
      </w:pPr>
    </w:p>
    <w:p w14:paraId="6D1C5865" w14:textId="77777777" w:rsidR="00380A6D" w:rsidRDefault="00380A6D" w:rsidP="00F0612A">
      <w:pPr>
        <w:spacing w:line="360" w:lineRule="auto"/>
      </w:pPr>
      <w:r>
        <w:br w:type="page"/>
      </w:r>
    </w:p>
    <w:p w14:paraId="5F75AA9A" w14:textId="77777777" w:rsidR="00380A6D" w:rsidRDefault="00380A6D" w:rsidP="001631BD">
      <w:pPr>
        <w:pStyle w:val="Overskrift2"/>
      </w:pPr>
      <w:bookmarkStart w:id="105" w:name="_Toc152312344"/>
      <w:bookmarkStart w:id="106" w:name="_Toc152763677"/>
      <w:r w:rsidRPr="007B462D">
        <w:t>Video, lyd</w:t>
      </w:r>
      <w:r>
        <w:t>, billeder</w:t>
      </w:r>
      <w:r w:rsidRPr="007B462D">
        <w:t xml:space="preserve"> og an</w:t>
      </w:r>
      <w:r>
        <w:t>imation</w:t>
      </w:r>
      <w:bookmarkEnd w:id="105"/>
      <w:bookmarkEnd w:id="106"/>
      <w:r w:rsidRPr="005A5C50">
        <w:t xml:space="preserve"> </w:t>
      </w:r>
    </w:p>
    <w:p w14:paraId="6962FB2C" w14:textId="6360F835"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r w:rsidR="00145C95">
        <w:t xml:space="preserve">På prototypens første side kan der ses udsnit af en video, som </w:t>
      </w:r>
      <w:r w:rsidR="20AC8FE0">
        <w:t>forklarer</w:t>
      </w:r>
      <w:r w:rsidR="00145C95">
        <w:t xml:space="preserve"> </w:t>
      </w:r>
      <w:r w:rsidR="001250FF">
        <w:t>historien, som er gået forud for</w:t>
      </w:r>
      <w:r w:rsidR="00937CB4">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07" w:name="_Toc152312345"/>
      <w:bookmarkStart w:id="108" w:name="_Toc152763678"/>
      <w:r w:rsidRPr="007B462D">
        <w:t>Designmanual</w:t>
      </w:r>
      <w:r>
        <w:t xml:space="preserve"> (kan revurderes)</w:t>
      </w:r>
      <w:bookmarkEnd w:id="107"/>
      <w:bookmarkEnd w:id="108"/>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09" w:name="_Toc152312346"/>
      <w:bookmarkStart w:id="110" w:name="_Toc152763679"/>
      <w:r>
        <w:t>Programmering</w:t>
      </w:r>
      <w:bookmarkEnd w:id="109"/>
      <w:bookmarkEnd w:id="110"/>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11" w:name="_Toc152312347"/>
      <w:bookmarkStart w:id="112" w:name="_Toc152763680"/>
      <w:r w:rsidRPr="00DF7A53">
        <w:t>Konklusion</w:t>
      </w:r>
      <w:bookmarkEnd w:id="111"/>
      <w:bookmarkEnd w:id="112"/>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13" w:name="_Toc152312348"/>
      <w:bookmarkStart w:id="114" w:name="_Toc152763681"/>
      <w:r>
        <w:t>Referenceliste</w:t>
      </w:r>
      <w:bookmarkEnd w:id="113"/>
      <w:bookmarkEnd w:id="114"/>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15" w:name="_Toc152312349"/>
      <w:bookmarkStart w:id="116" w:name="_Toc152763682"/>
      <w:r>
        <w:t>Bilag</w:t>
      </w:r>
      <w:bookmarkEnd w:id="115"/>
      <w:bookmarkEnd w:id="116"/>
      <w:r w:rsidRPr="007B462D">
        <w:br w:type="page"/>
      </w:r>
    </w:p>
    <w:p w14:paraId="486A2284" w14:textId="77777777" w:rsidR="00380A6D" w:rsidRDefault="00380A6D"/>
    <w:sectPr w:rsidR="00380A6D" w:rsidSect="00053E8C">
      <w:footerReference w:type="default" r:id="rId1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Xenia" w:date="2023-12-03T22:07:00Z" w:initials="CX">
    <w:p w14:paraId="3A9456A0" w14:textId="77777777" w:rsidR="00407B31" w:rsidRDefault="00407B31">
      <w:pPr>
        <w:pStyle w:val="Kommentartekst"/>
      </w:pPr>
      <w:r>
        <w:rPr>
          <w:rStyle w:val="Kommentarhenvisning"/>
        </w:rPr>
        <w:annotationRef/>
      </w:r>
      <w:r>
        <w:t>Maks antal anslag = 62.400</w:t>
      </w:r>
    </w:p>
    <w:p w14:paraId="67CC0B38" w14:textId="77777777" w:rsidR="00407B31" w:rsidRDefault="00407B31">
      <w:pPr>
        <w:pStyle w:val="Kommentartekst"/>
      </w:pPr>
    </w:p>
    <w:p w14:paraId="02C5C5F1" w14:textId="77777777" w:rsidR="00407B31" w:rsidRDefault="00407B31">
      <w:pPr>
        <w:pStyle w:val="Kommentartekst"/>
      </w:pPr>
      <w:r>
        <w:t>26 sider á 2.400 anslag</w:t>
      </w:r>
    </w:p>
  </w:comment>
  <w:comment w:id="8" w:author="Charlotte Xenia" w:date="2023-11-27T11:08:00Z" w:initials="CX">
    <w:p w14:paraId="0B51CD59" w14:textId="77777777" w:rsidR="00D16FC3" w:rsidRDefault="00380A6D">
      <w:pPr>
        <w:pStyle w:val="Kommentartekst"/>
      </w:pPr>
      <w:r>
        <w:rPr>
          <w:rStyle w:val="Kommentarhenvisning"/>
        </w:rPr>
        <w:annotationRef/>
      </w:r>
      <w:r w:rsidR="00D16FC3">
        <w:t>06.12.23 - 593 anslag</w:t>
      </w:r>
    </w:p>
  </w:comment>
  <w:comment w:id="9" w:author="Julie Nielsen" w:date="2023-12-05T14:14:00Z" w:initials="JN">
    <w:p w14:paraId="0FBEABBA" w14:textId="4094ED44" w:rsidR="009A0A61" w:rsidRDefault="009A0A61" w:rsidP="009A0A61">
      <w:pPr>
        <w:pStyle w:val="Kommentartekst"/>
      </w:pPr>
      <w:r>
        <w:rPr>
          <w:rStyle w:val="Kommentarhenvisning"/>
        </w:rPr>
        <w:annotationRef/>
      </w:r>
      <w:r>
        <w:t>623</w:t>
      </w:r>
    </w:p>
  </w:comment>
  <w:comment w:id="14" w:author="Charlotte Xenia" w:date="2023-12-06T09:26:00Z" w:initials="CX">
    <w:p w14:paraId="31E04638" w14:textId="77777777" w:rsidR="000561A9" w:rsidRDefault="00486DFB">
      <w:pPr>
        <w:pStyle w:val="Kommentartekst"/>
      </w:pPr>
      <w:r>
        <w:rPr>
          <w:rStyle w:val="Kommentarhenvisning"/>
        </w:rPr>
        <w:annotationRef/>
      </w:r>
      <w:r w:rsidR="000561A9">
        <w:t>06.12.23 - 1611 anslag</w:t>
      </w:r>
    </w:p>
  </w:comment>
  <w:comment w:id="17" w:author="Charlotte Xenia" w:date="2023-12-06T19:01:00Z" w:initials="CX">
    <w:p w14:paraId="790EC295" w14:textId="0ADCE5D2" w:rsidR="00D115DD" w:rsidRDefault="00D115DD">
      <w:pPr>
        <w:pStyle w:val="Kommentartekst"/>
      </w:pPr>
      <w:r>
        <w:rPr>
          <w:rStyle w:val="Kommentarhenvisning"/>
        </w:rPr>
        <w:annotationRef/>
      </w:r>
      <w:r>
        <w:t>06.12.23 - 1074 anslag</w:t>
      </w:r>
    </w:p>
  </w:comment>
  <w:comment w:id="19" w:author="Charlotte Xenia" w:date="2023-11-27T10:35:00Z" w:initials="CX">
    <w:p w14:paraId="721319A2" w14:textId="6F907B96" w:rsidR="00380A6D" w:rsidRDefault="00380A6D" w:rsidP="00380A6D">
      <w:pPr>
        <w:pStyle w:val="Kommentartekst"/>
      </w:pPr>
      <w:r>
        <w:rPr>
          <w:rStyle w:val="Kommentarhenvisning"/>
        </w:rPr>
        <w:annotationRef/>
      </w:r>
      <w:r>
        <w:t>HUSK BILLEDE</w:t>
      </w:r>
    </w:p>
  </w:comment>
  <w:comment w:id="20" w:author="Charlotte Xenia" w:date="2023-12-07T13:41:00Z" w:initials="CX">
    <w:p w14:paraId="59CA6BEA" w14:textId="4D2FF730" w:rsidR="0015542B" w:rsidRDefault="0015542B">
      <w:pPr>
        <w:pStyle w:val="Kommentartekst"/>
      </w:pPr>
      <w:r>
        <w:rPr>
          <w:rStyle w:val="Kommentarhenvisning"/>
        </w:rPr>
        <w:annotationRef/>
      </w:r>
      <w:r>
        <w:rPr>
          <w:noProof/>
        </w:rPr>
        <w:drawing>
          <wp:inline distT="0" distB="0" distL="0" distR="0" wp14:anchorId="442ADA5B" wp14:editId="4A538954">
            <wp:extent cx="6120130" cy="3112135"/>
            <wp:effectExtent l="0" t="0" r="0" b="0"/>
            <wp:docPr id="339820645" name="Billed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Kommentartekst"/>
      </w:pPr>
      <w:r>
        <w:rPr>
          <w:rStyle w:val="Kommentarhenvisning"/>
        </w:rPr>
        <w:annotationRef/>
      </w:r>
      <w:r w:rsidR="0066118C">
        <w:t>06.12.23 - 1471 anslag</w:t>
      </w:r>
    </w:p>
  </w:comment>
  <w:comment w:id="34" w:author="Charlotte Xenia" w:date="2023-12-06T09:56:00Z" w:initials="CX">
    <w:p w14:paraId="1F09A44E" w14:textId="3BB24F18" w:rsidR="006F70E3" w:rsidRDefault="006F70E3">
      <w:pPr>
        <w:pStyle w:val="Kommentartekst"/>
      </w:pPr>
      <w:r>
        <w:rPr>
          <w:rStyle w:val="Kommentarhenvisning"/>
        </w:rPr>
        <w:annotationRef/>
      </w:r>
      <w:r>
        <w:t>5617 anslag</w:t>
      </w:r>
    </w:p>
  </w:comment>
  <w:comment w:id="41" w:author="Charlotte Xenia" w:date="2023-11-30T12:02:00Z" w:initials="CX">
    <w:p w14:paraId="1E1284FD" w14:textId="2D5D63C6" w:rsidR="00380A6D" w:rsidRDefault="00380A6D" w:rsidP="00380A6D">
      <w:pPr>
        <w:pStyle w:val="Kommentartekst"/>
      </w:pPr>
      <w:r>
        <w:rPr>
          <w:rStyle w:val="Kommentarhenvisning"/>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Kommentartekst"/>
      </w:pPr>
      <w:r>
        <w:rPr>
          <w:rStyle w:val="Kommentarhenvisning"/>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Kommentartekst"/>
      </w:pPr>
      <w:r>
        <w:rPr>
          <w:rStyle w:val="Kommentarhenvisning"/>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Kommentartekst"/>
      </w:pPr>
      <w:r>
        <w:rPr>
          <w:rStyle w:val="Kommentarhenvisning"/>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Kommentartekst"/>
      </w:pPr>
      <w:r>
        <w:rPr>
          <w:rStyle w:val="Kommentarhenvisning"/>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52" w:author="Charlotte Xenia" w:date="2023-12-04T09:31:00Z" w:initials="CX">
    <w:p w14:paraId="65CD3BEE" w14:textId="77777777" w:rsidR="003927D6" w:rsidRDefault="003927D6">
      <w:pPr>
        <w:pStyle w:val="Kommentartekst"/>
      </w:pPr>
      <w:r>
        <w:rPr>
          <w:rStyle w:val="Kommentarhenvisning"/>
        </w:rPr>
        <w:annotationRef/>
      </w:r>
      <w:r>
        <w:t>Kilde: Interview med Pauline. Bilag?</w:t>
      </w:r>
    </w:p>
  </w:comment>
  <w:comment w:id="53" w:author="Charlotte Xenia" w:date="2023-11-30T10:29:00Z" w:initials="CX">
    <w:p w14:paraId="5D526288" w14:textId="22787647" w:rsidR="00380A6D" w:rsidRDefault="00380A6D" w:rsidP="00380A6D">
      <w:pPr>
        <w:pStyle w:val="Kommentartekst"/>
      </w:pPr>
      <w:r>
        <w:rPr>
          <w:rStyle w:val="Kommentarhenvisning"/>
        </w:rPr>
        <w:annotationRef/>
      </w:r>
      <w:r>
        <w:t>Kilde: Interview med Pauline, Bilag?</w:t>
      </w:r>
    </w:p>
  </w:comment>
  <w:comment w:id="55" w:author="Charlotte Xenia" w:date="2023-12-06T12:25:00Z" w:initials="CX">
    <w:p w14:paraId="5831D62B" w14:textId="77777777" w:rsidR="00B320A9" w:rsidRDefault="00B320A9" w:rsidP="00B320A9">
      <w:pPr>
        <w:pStyle w:val="Kommentartekst"/>
      </w:pPr>
      <w:r>
        <w:rPr>
          <w:rStyle w:val="Kommentarhenvisning"/>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7">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0" w:author="Charlotte Xenia" w:date="2023-11-27T12:54:00Z" w:initials="CX">
    <w:p w14:paraId="3C9AF3AB" w14:textId="7EE10536" w:rsidR="00380A6D" w:rsidRDefault="00380A6D" w:rsidP="00380A6D">
      <w:pPr>
        <w:pStyle w:val="Kommentartekst"/>
      </w:pPr>
      <w:r>
        <w:rPr>
          <w:rStyle w:val="Kommentarhenvisning"/>
        </w:rPr>
        <w:annotationRef/>
      </w:r>
      <w:r>
        <w:t>Kilde:</w:t>
      </w:r>
      <w:r>
        <w:br/>
      </w:r>
      <w:hyperlink r:id="rId8" w:history="1">
        <w:r w:rsidRPr="009111D0">
          <w:rPr>
            <w:rStyle w:val="Hyperlink"/>
          </w:rPr>
          <w:t>https://www.dst.dk/da/Statistik/emner/kultur-og-fritid/museer-og-zoologiske-haver/museer</w:t>
        </w:r>
      </w:hyperlink>
      <w:r>
        <w:t xml:space="preserve"> </w:t>
      </w:r>
      <w:r>
        <w:br/>
        <w:t>-</w:t>
      </w:r>
      <w:r>
        <w:br/>
      </w:r>
      <w:hyperlink r:id="rId9"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4" w:author="Charlotte Xenia" w:date="2023-12-06T09:57:00Z" w:initials="CX">
    <w:p w14:paraId="7C6685E8" w14:textId="77777777" w:rsidR="00A64D52" w:rsidRDefault="00A64D52">
      <w:pPr>
        <w:pStyle w:val="Kommentartekst"/>
      </w:pPr>
      <w:r>
        <w:rPr>
          <w:rStyle w:val="Kommentarhenvisning"/>
        </w:rPr>
        <w:annotationRef/>
      </w:r>
      <w:r>
        <w:t>1804 anslag</w:t>
      </w:r>
    </w:p>
  </w:comment>
  <w:comment w:id="65" w:author="Charlotte Xenia" w:date="2023-12-07T09:04:00Z" w:initials="CX">
    <w:p w14:paraId="5374F05A" w14:textId="77777777" w:rsidR="003A634D" w:rsidRDefault="003A634D">
      <w:pPr>
        <w:pStyle w:val="Kommentartekst"/>
      </w:pPr>
      <w:r>
        <w:rPr>
          <w:rStyle w:val="Kommentarhenvisning"/>
        </w:rPr>
        <w:annotationRef/>
      </w:r>
      <w:r>
        <w:t>Hvor skal figuren sættes ind?</w:t>
      </w:r>
    </w:p>
  </w:comment>
  <w:comment w:id="66" w:author="Charlotte Xenia" w:date="2023-11-30T12:06:00Z" w:initials="CX">
    <w:p w14:paraId="33EF39B6" w14:textId="102C46E1" w:rsidR="00380A6D" w:rsidRDefault="00380A6D" w:rsidP="00380A6D">
      <w:pPr>
        <w:pStyle w:val="Kommentartekst"/>
      </w:pPr>
      <w:r>
        <w:rPr>
          <w:rStyle w:val="Kommentarhenvisning"/>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0">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Kommentarteks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5" w:author="Charlotte Xenia" w:date="2023-12-06T09:57:00Z" w:initials="CX">
    <w:p w14:paraId="3E7DDD98" w14:textId="77777777" w:rsidR="00A9363B" w:rsidRDefault="00A9363B">
      <w:pPr>
        <w:pStyle w:val="Kommentartekst"/>
      </w:pPr>
      <w:r>
        <w:rPr>
          <w:rStyle w:val="Kommentarhenvisning"/>
        </w:rPr>
        <w:annotationRef/>
      </w:r>
      <w:r>
        <w:t>2006 anslag</w:t>
      </w:r>
    </w:p>
  </w:comment>
  <w:comment w:id="76" w:author="Charlotte Xenia" w:date="2023-11-30T13:55:00Z" w:initials="CX">
    <w:p w14:paraId="7874D18A" w14:textId="3CB95518" w:rsidR="00380A6D" w:rsidRDefault="00380A6D" w:rsidP="00380A6D">
      <w:pPr>
        <w:pStyle w:val="Kommentartekst"/>
      </w:pPr>
      <w:r>
        <w:rPr>
          <w:rStyle w:val="Kommentarhenvisning"/>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7" w:author="Charlotte Xenia" w:date="2023-11-30T13:57:00Z" w:initials="CX">
    <w:p w14:paraId="34979BA3" w14:textId="77777777" w:rsidR="00380A6D" w:rsidRDefault="00380A6D" w:rsidP="00380A6D">
      <w:pPr>
        <w:pStyle w:val="Kommentartekst"/>
      </w:pPr>
      <w:r>
        <w:rPr>
          <w:rStyle w:val="Kommentarhenvisning"/>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2">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79" w:author="Charlotte Xenia" w:date="2023-11-30T14:00:00Z" w:initials="CX">
    <w:p w14:paraId="373A8379" w14:textId="77777777" w:rsidR="00380A6D" w:rsidRDefault="00380A6D" w:rsidP="00380A6D">
      <w:pPr>
        <w:pStyle w:val="Kommentartekst"/>
      </w:pPr>
      <w:r>
        <w:rPr>
          <w:rStyle w:val="Kommentarhenvisning"/>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3">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0" w:author="Charlotte Xenia" w:date="2023-11-30T14:00:00Z" w:initials="CX">
    <w:p w14:paraId="5AD288D4" w14:textId="77777777" w:rsidR="00380A6D" w:rsidRDefault="00380A6D" w:rsidP="00380A6D">
      <w:pPr>
        <w:pStyle w:val="Kommentartekst"/>
      </w:pPr>
      <w:r>
        <w:rPr>
          <w:rStyle w:val="Kommentarhenvisning"/>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3" w:author="Charlotte Xenia" w:date="2023-12-06T09:58:00Z" w:initials="CX">
    <w:p w14:paraId="2695038E" w14:textId="77777777" w:rsidR="00A9363B" w:rsidRDefault="00A9363B">
      <w:pPr>
        <w:pStyle w:val="Kommentartekst"/>
      </w:pPr>
      <w:r>
        <w:rPr>
          <w:rStyle w:val="Kommentarhenvisning"/>
        </w:rPr>
        <w:annotationRef/>
      </w:r>
      <w:r>
        <w:t>331 anslag</w:t>
      </w:r>
    </w:p>
  </w:comment>
  <w:comment w:id="85" w:author="Charlotte Xenia" w:date="2023-11-30T14:01:00Z" w:initials="CX">
    <w:p w14:paraId="274C7F58" w14:textId="4C28FCE6" w:rsidR="00380A6D" w:rsidRDefault="00380A6D" w:rsidP="00380A6D">
      <w:pPr>
        <w:pStyle w:val="Kommentartekst"/>
      </w:pPr>
      <w:r>
        <w:rPr>
          <w:rStyle w:val="Kommentarhenvisning"/>
        </w:rPr>
        <w:annotationRef/>
      </w:r>
      <w:r>
        <w:rPr>
          <w:noProof/>
        </w:rPr>
        <w:drawing>
          <wp:inline distT="0" distB="0" distL="0" distR="0" wp14:anchorId="664598D1" wp14:editId="1704876F">
            <wp:extent cx="3581400" cy="6530340"/>
            <wp:effectExtent l="0" t="0" r="0" b="3810"/>
            <wp:docPr id="1316751049" name="Billede 131675104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5">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3CBE295D" w14:textId="77777777" w:rsidR="00380A6D" w:rsidRDefault="00380A6D" w:rsidP="00380A6D">
      <w:pPr>
        <w:pStyle w:val="Kommentartekst"/>
      </w:pPr>
      <w:r>
        <w:rPr>
          <w:i/>
          <w:iCs/>
          <w:color w:val="44546A"/>
        </w:rPr>
        <w:t>Figur  - Tone of Voice, udarbejdet af gruppen i fællesskab, kilde:(Lund, 2021)</w:t>
      </w:r>
    </w:p>
  </w:comment>
  <w:comment w:id="89"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6">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0" w:author="Charlotte Xenia" w:date="2023-12-06T19:47:00Z" w:initials="CX">
    <w:p w14:paraId="4859C63C" w14:textId="7109EC9F" w:rsidR="00AD37FD" w:rsidRDefault="00AD37FD">
      <w:pPr>
        <w:pStyle w:val="Kommentartekst"/>
      </w:pPr>
      <w:r>
        <w:rPr>
          <w:rStyle w:val="Kommentarhenvisning"/>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3" w:author="Charlotte Xenia" w:date="2023-12-01T12:09:00Z" w:initials="CX">
    <w:p w14:paraId="04F789D5" w14:textId="6753E098" w:rsidR="00AC7648" w:rsidRDefault="00AC7648">
      <w:pPr>
        <w:pStyle w:val="Kommentartekst"/>
      </w:pPr>
      <w:r>
        <w:rPr>
          <w:rStyle w:val="Kommentarhenvisning"/>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4" w:author="Charlotte Xenia" w:date="2023-12-06T10:00:00Z" w:initials="CX">
    <w:p w14:paraId="3384CD0C" w14:textId="77777777" w:rsidR="00965F84" w:rsidRDefault="00965F84">
      <w:pPr>
        <w:pStyle w:val="Kommentartekst"/>
      </w:pPr>
      <w:r>
        <w:rPr>
          <w:rStyle w:val="Kommentarhenvisning"/>
        </w:rPr>
        <w:annotationRef/>
      </w:r>
      <w:r>
        <w:t>841 anslag</w:t>
      </w:r>
    </w:p>
  </w:comment>
  <w:comment w:id="97" w:author="Julie Nielsen" w:date="2023-12-05T10:44:00Z" w:initials="JN">
    <w:p w14:paraId="633D1C23" w14:textId="51B44072" w:rsidR="00AD0CE5" w:rsidRDefault="00AD0CE5" w:rsidP="00AD0CE5">
      <w:pPr>
        <w:pStyle w:val="Kommentartekst"/>
      </w:pPr>
      <w:r>
        <w:rPr>
          <w:rStyle w:val="Kommentarhenvisning"/>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98" w:author="Charlotte Xenia" w:date="2023-12-06T10:05:00Z" w:initials="CX">
    <w:p w14:paraId="05A1D567" w14:textId="77777777" w:rsidR="00012AB3" w:rsidRDefault="00012AB3">
      <w:pPr>
        <w:pStyle w:val="Kommentartekst"/>
      </w:pPr>
      <w:r>
        <w:rPr>
          <w:rStyle w:val="Kommentarhenvisning"/>
        </w:rPr>
        <w:annotationRef/>
      </w:r>
      <w:r>
        <w:t>658 anslag</w:t>
      </w:r>
    </w:p>
  </w:comment>
  <w:comment w:id="101" w:author="Charlotte Xenia" w:date="2023-12-06T19:00:00Z" w:initials="CX">
    <w:p w14:paraId="1C24474E" w14:textId="77777777" w:rsidR="00F105BF" w:rsidRDefault="00F105BF">
      <w:pPr>
        <w:pStyle w:val="Kommentartekst"/>
      </w:pPr>
      <w:r>
        <w:rPr>
          <w:rStyle w:val="Kommentarhenvisning"/>
        </w:rPr>
        <w:annotationRef/>
      </w:r>
      <w:r>
        <w:t>06.12.23 - 2787 anslag</w:t>
      </w:r>
    </w:p>
  </w:comment>
  <w:comment w:id="102" w:author="Charlotte Xenia" w:date="2023-12-06T18:59:00Z" w:initials="CX">
    <w:p w14:paraId="2019E56F" w14:textId="7A6B962B" w:rsidR="00A96000" w:rsidRDefault="00A96000">
      <w:pPr>
        <w:pStyle w:val="Kommentartekst"/>
      </w:pPr>
      <w:r>
        <w:rPr>
          <w:rStyle w:val="Kommentarhenvisning"/>
        </w:rPr>
        <w:annotationRef/>
      </w:r>
      <w:r>
        <w:t>Kil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3CBE295D"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1C24474E" w15:done="0"/>
  <w15:commentEx w15:paraId="2019E5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2A07C1D3" w16cex:dateUtc="2023-12-06T18:00:00Z"/>
  <w16cex:commentExtensible w16cex:durableId="4F6E9E98" w16cex:dateUtc="2023-12-06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3CBE295D"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1C24474E" w16cid:durableId="2A07C1D3"/>
  <w16cid:commentId w16cid:paraId="2019E56F" w16cid:durableId="4F6E9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5FE4B" w14:textId="77777777" w:rsidR="00EC2A04" w:rsidRDefault="00EC2A04" w:rsidP="00380A6D">
      <w:pPr>
        <w:spacing w:after="0" w:line="240" w:lineRule="auto"/>
      </w:pPr>
      <w:r>
        <w:separator/>
      </w:r>
    </w:p>
  </w:endnote>
  <w:endnote w:type="continuationSeparator" w:id="0">
    <w:p w14:paraId="013E195E" w14:textId="77777777" w:rsidR="00EC2A04" w:rsidRDefault="00EC2A04" w:rsidP="00380A6D">
      <w:pPr>
        <w:spacing w:after="0" w:line="240" w:lineRule="auto"/>
      </w:pPr>
      <w:r>
        <w:continuationSeparator/>
      </w:r>
    </w:p>
  </w:endnote>
  <w:endnote w:type="continuationNotice" w:id="1">
    <w:p w14:paraId="652EE5D7" w14:textId="77777777" w:rsidR="00EC2A04" w:rsidRDefault="00EC2A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altName w:val="Calibri"/>
    <w:panose1 w:val="00000000000000000000"/>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73E0C" w14:textId="77777777" w:rsidR="00EC2A04" w:rsidRDefault="00EC2A04" w:rsidP="00380A6D">
      <w:pPr>
        <w:spacing w:after="0" w:line="240" w:lineRule="auto"/>
      </w:pPr>
      <w:r>
        <w:separator/>
      </w:r>
    </w:p>
  </w:footnote>
  <w:footnote w:type="continuationSeparator" w:id="0">
    <w:p w14:paraId="6C935E5F" w14:textId="77777777" w:rsidR="00EC2A04" w:rsidRDefault="00EC2A04" w:rsidP="00380A6D">
      <w:pPr>
        <w:spacing w:after="0" w:line="240" w:lineRule="auto"/>
      </w:pPr>
      <w:r>
        <w:continuationSeparator/>
      </w:r>
    </w:p>
  </w:footnote>
  <w:footnote w:type="continuationNotice" w:id="1">
    <w:p w14:paraId="28D1491D" w14:textId="77777777" w:rsidR="00EC2A04" w:rsidRDefault="00EC2A0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3"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4"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064981892">
    <w:abstractNumId w:val="2"/>
  </w:num>
  <w:num w:numId="2" w16cid:durableId="1213543125">
    <w:abstractNumId w:val="0"/>
  </w:num>
  <w:num w:numId="3" w16cid:durableId="817696984">
    <w:abstractNumId w:val="6"/>
  </w:num>
  <w:num w:numId="4" w16cid:durableId="539439350">
    <w:abstractNumId w:val="8"/>
  </w:num>
  <w:num w:numId="5" w16cid:durableId="2090811647">
    <w:abstractNumId w:val="4"/>
  </w:num>
  <w:num w:numId="6" w16cid:durableId="1686665335">
    <w:abstractNumId w:val="5"/>
  </w:num>
  <w:num w:numId="7" w16cid:durableId="576475540">
    <w:abstractNumId w:val="10"/>
  </w:num>
  <w:num w:numId="8" w16cid:durableId="783578249">
    <w:abstractNumId w:val="1"/>
  </w:num>
  <w:num w:numId="9" w16cid:durableId="1217426757">
    <w:abstractNumId w:val="11"/>
  </w:num>
  <w:num w:numId="10" w16cid:durableId="421688554">
    <w:abstractNumId w:val="3"/>
  </w:num>
  <w:num w:numId="11" w16cid:durableId="1098675469">
    <w:abstractNumId w:val="7"/>
  </w:num>
  <w:num w:numId="12" w16cid:durableId="11238892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3585"/>
    <w:rsid w:val="00012AB3"/>
    <w:rsid w:val="00013FAE"/>
    <w:rsid w:val="00015D21"/>
    <w:rsid w:val="000225F9"/>
    <w:rsid w:val="00023505"/>
    <w:rsid w:val="000243AD"/>
    <w:rsid w:val="00025FE7"/>
    <w:rsid w:val="0003199F"/>
    <w:rsid w:val="000340FE"/>
    <w:rsid w:val="000375F0"/>
    <w:rsid w:val="0003797E"/>
    <w:rsid w:val="00040E34"/>
    <w:rsid w:val="00042BEF"/>
    <w:rsid w:val="00044985"/>
    <w:rsid w:val="0004616A"/>
    <w:rsid w:val="000471AE"/>
    <w:rsid w:val="00047824"/>
    <w:rsid w:val="00053E8C"/>
    <w:rsid w:val="000561A9"/>
    <w:rsid w:val="00063D33"/>
    <w:rsid w:val="00070048"/>
    <w:rsid w:val="00073F69"/>
    <w:rsid w:val="0007494E"/>
    <w:rsid w:val="000749E2"/>
    <w:rsid w:val="00076687"/>
    <w:rsid w:val="00077CD7"/>
    <w:rsid w:val="00077F20"/>
    <w:rsid w:val="000812C7"/>
    <w:rsid w:val="00081EFC"/>
    <w:rsid w:val="00086514"/>
    <w:rsid w:val="00086C5D"/>
    <w:rsid w:val="000875A2"/>
    <w:rsid w:val="000907C5"/>
    <w:rsid w:val="00090D24"/>
    <w:rsid w:val="00091DC9"/>
    <w:rsid w:val="000930FD"/>
    <w:rsid w:val="00093ED6"/>
    <w:rsid w:val="000946AA"/>
    <w:rsid w:val="00097697"/>
    <w:rsid w:val="000A161E"/>
    <w:rsid w:val="000A18DB"/>
    <w:rsid w:val="000A3F41"/>
    <w:rsid w:val="000A5735"/>
    <w:rsid w:val="000A6C54"/>
    <w:rsid w:val="000B3CCE"/>
    <w:rsid w:val="000B4674"/>
    <w:rsid w:val="000B4DE7"/>
    <w:rsid w:val="000B68C7"/>
    <w:rsid w:val="000B7985"/>
    <w:rsid w:val="000B79FE"/>
    <w:rsid w:val="000B7E88"/>
    <w:rsid w:val="000C0417"/>
    <w:rsid w:val="000C0467"/>
    <w:rsid w:val="000C10E6"/>
    <w:rsid w:val="000C2A51"/>
    <w:rsid w:val="000C451B"/>
    <w:rsid w:val="000C762B"/>
    <w:rsid w:val="000D01B2"/>
    <w:rsid w:val="000D2110"/>
    <w:rsid w:val="000D2FC9"/>
    <w:rsid w:val="000D63DF"/>
    <w:rsid w:val="000D710E"/>
    <w:rsid w:val="000E222C"/>
    <w:rsid w:val="000E2C8E"/>
    <w:rsid w:val="000E538C"/>
    <w:rsid w:val="000E6C21"/>
    <w:rsid w:val="000E6EBF"/>
    <w:rsid w:val="000F19F5"/>
    <w:rsid w:val="000F4A5D"/>
    <w:rsid w:val="00100E54"/>
    <w:rsid w:val="00103611"/>
    <w:rsid w:val="001067BE"/>
    <w:rsid w:val="00110490"/>
    <w:rsid w:val="00110913"/>
    <w:rsid w:val="00112465"/>
    <w:rsid w:val="00112F80"/>
    <w:rsid w:val="0011400E"/>
    <w:rsid w:val="001149BD"/>
    <w:rsid w:val="00115A3B"/>
    <w:rsid w:val="00115FBD"/>
    <w:rsid w:val="00116204"/>
    <w:rsid w:val="001219F0"/>
    <w:rsid w:val="0012447A"/>
    <w:rsid w:val="001250FF"/>
    <w:rsid w:val="00131E37"/>
    <w:rsid w:val="00131EC7"/>
    <w:rsid w:val="00132687"/>
    <w:rsid w:val="00132D6E"/>
    <w:rsid w:val="00134309"/>
    <w:rsid w:val="00135AEC"/>
    <w:rsid w:val="00140ACD"/>
    <w:rsid w:val="0014205A"/>
    <w:rsid w:val="001421B3"/>
    <w:rsid w:val="001438A7"/>
    <w:rsid w:val="00145C95"/>
    <w:rsid w:val="00151952"/>
    <w:rsid w:val="0015542B"/>
    <w:rsid w:val="00155541"/>
    <w:rsid w:val="00160517"/>
    <w:rsid w:val="00160D50"/>
    <w:rsid w:val="00161192"/>
    <w:rsid w:val="00161830"/>
    <w:rsid w:val="001631BD"/>
    <w:rsid w:val="0016336C"/>
    <w:rsid w:val="00166AF7"/>
    <w:rsid w:val="00170EF5"/>
    <w:rsid w:val="0017155E"/>
    <w:rsid w:val="00171A9E"/>
    <w:rsid w:val="001738F0"/>
    <w:rsid w:val="0017410D"/>
    <w:rsid w:val="001763A8"/>
    <w:rsid w:val="0017762A"/>
    <w:rsid w:val="00180EB8"/>
    <w:rsid w:val="00181204"/>
    <w:rsid w:val="00182228"/>
    <w:rsid w:val="00191890"/>
    <w:rsid w:val="00191C6B"/>
    <w:rsid w:val="00192278"/>
    <w:rsid w:val="00192A5C"/>
    <w:rsid w:val="00194046"/>
    <w:rsid w:val="00196011"/>
    <w:rsid w:val="001968B1"/>
    <w:rsid w:val="001971BE"/>
    <w:rsid w:val="001A3C41"/>
    <w:rsid w:val="001A558F"/>
    <w:rsid w:val="001A5BC5"/>
    <w:rsid w:val="001B1E4A"/>
    <w:rsid w:val="001B2456"/>
    <w:rsid w:val="001B3558"/>
    <w:rsid w:val="001B4549"/>
    <w:rsid w:val="001B567E"/>
    <w:rsid w:val="001B59C0"/>
    <w:rsid w:val="001B630B"/>
    <w:rsid w:val="001B77B5"/>
    <w:rsid w:val="001C23E2"/>
    <w:rsid w:val="001C3731"/>
    <w:rsid w:val="001C4C76"/>
    <w:rsid w:val="001C5A53"/>
    <w:rsid w:val="001C7CE2"/>
    <w:rsid w:val="001D0020"/>
    <w:rsid w:val="001D1E41"/>
    <w:rsid w:val="001D2C44"/>
    <w:rsid w:val="001D3BE8"/>
    <w:rsid w:val="001D4875"/>
    <w:rsid w:val="001D643B"/>
    <w:rsid w:val="001D786F"/>
    <w:rsid w:val="001E0D4C"/>
    <w:rsid w:val="001E2541"/>
    <w:rsid w:val="001E3BFA"/>
    <w:rsid w:val="001E4736"/>
    <w:rsid w:val="001E572C"/>
    <w:rsid w:val="001E6A1D"/>
    <w:rsid w:val="001E6D02"/>
    <w:rsid w:val="001F04DA"/>
    <w:rsid w:val="001F146D"/>
    <w:rsid w:val="001F1FB5"/>
    <w:rsid w:val="001F3801"/>
    <w:rsid w:val="001F62F9"/>
    <w:rsid w:val="001F658E"/>
    <w:rsid w:val="00200272"/>
    <w:rsid w:val="0020665A"/>
    <w:rsid w:val="00206872"/>
    <w:rsid w:val="0021030B"/>
    <w:rsid w:val="00210F97"/>
    <w:rsid w:val="00212AE9"/>
    <w:rsid w:val="00214D97"/>
    <w:rsid w:val="00216960"/>
    <w:rsid w:val="002176ED"/>
    <w:rsid w:val="00220D78"/>
    <w:rsid w:val="002218E2"/>
    <w:rsid w:val="00223C95"/>
    <w:rsid w:val="00223F93"/>
    <w:rsid w:val="00224284"/>
    <w:rsid w:val="0023055A"/>
    <w:rsid w:val="00230703"/>
    <w:rsid w:val="002308D4"/>
    <w:rsid w:val="0023755D"/>
    <w:rsid w:val="002433A2"/>
    <w:rsid w:val="00243615"/>
    <w:rsid w:val="00243B6F"/>
    <w:rsid w:val="00245D22"/>
    <w:rsid w:val="0024689E"/>
    <w:rsid w:val="00247BEB"/>
    <w:rsid w:val="00252AEB"/>
    <w:rsid w:val="00253BD6"/>
    <w:rsid w:val="002573E7"/>
    <w:rsid w:val="00257E31"/>
    <w:rsid w:val="002606CF"/>
    <w:rsid w:val="0026087C"/>
    <w:rsid w:val="002609A4"/>
    <w:rsid w:val="00261A62"/>
    <w:rsid w:val="00262FB0"/>
    <w:rsid w:val="00264F57"/>
    <w:rsid w:val="00265041"/>
    <w:rsid w:val="002673E6"/>
    <w:rsid w:val="0027044C"/>
    <w:rsid w:val="00272960"/>
    <w:rsid w:val="002734B4"/>
    <w:rsid w:val="0027437D"/>
    <w:rsid w:val="00274401"/>
    <w:rsid w:val="00275665"/>
    <w:rsid w:val="00276710"/>
    <w:rsid w:val="002801E5"/>
    <w:rsid w:val="00283436"/>
    <w:rsid w:val="00292AFE"/>
    <w:rsid w:val="002A120C"/>
    <w:rsid w:val="002A20FB"/>
    <w:rsid w:val="002A42A7"/>
    <w:rsid w:val="002A433E"/>
    <w:rsid w:val="002A5041"/>
    <w:rsid w:val="002A6D64"/>
    <w:rsid w:val="002A6DF5"/>
    <w:rsid w:val="002A7B42"/>
    <w:rsid w:val="002B07F1"/>
    <w:rsid w:val="002B4C6F"/>
    <w:rsid w:val="002B5354"/>
    <w:rsid w:val="002B6387"/>
    <w:rsid w:val="002B6F69"/>
    <w:rsid w:val="002B7740"/>
    <w:rsid w:val="002C0C76"/>
    <w:rsid w:val="002C164F"/>
    <w:rsid w:val="002C17FE"/>
    <w:rsid w:val="002C26D6"/>
    <w:rsid w:val="002C3055"/>
    <w:rsid w:val="002C4639"/>
    <w:rsid w:val="002C4BFC"/>
    <w:rsid w:val="002C4CB6"/>
    <w:rsid w:val="002D127E"/>
    <w:rsid w:val="002D4998"/>
    <w:rsid w:val="002D5EB9"/>
    <w:rsid w:val="002D7F7F"/>
    <w:rsid w:val="002E00E3"/>
    <w:rsid w:val="002E2ECF"/>
    <w:rsid w:val="002E5C00"/>
    <w:rsid w:val="002E6008"/>
    <w:rsid w:val="002E7A9E"/>
    <w:rsid w:val="002F2C48"/>
    <w:rsid w:val="002F2F11"/>
    <w:rsid w:val="002F61CF"/>
    <w:rsid w:val="002F7636"/>
    <w:rsid w:val="00300E8A"/>
    <w:rsid w:val="0030363E"/>
    <w:rsid w:val="003057C9"/>
    <w:rsid w:val="00305ABF"/>
    <w:rsid w:val="00306F92"/>
    <w:rsid w:val="00307AF6"/>
    <w:rsid w:val="00310582"/>
    <w:rsid w:val="00310D77"/>
    <w:rsid w:val="00311B5E"/>
    <w:rsid w:val="00311E03"/>
    <w:rsid w:val="00314F06"/>
    <w:rsid w:val="0031514D"/>
    <w:rsid w:val="00320772"/>
    <w:rsid w:val="003269A9"/>
    <w:rsid w:val="00326DC9"/>
    <w:rsid w:val="00327D09"/>
    <w:rsid w:val="003308F0"/>
    <w:rsid w:val="00334897"/>
    <w:rsid w:val="00335C3A"/>
    <w:rsid w:val="00337719"/>
    <w:rsid w:val="00341AEC"/>
    <w:rsid w:val="00341FC7"/>
    <w:rsid w:val="00342E50"/>
    <w:rsid w:val="00344523"/>
    <w:rsid w:val="00344857"/>
    <w:rsid w:val="00345344"/>
    <w:rsid w:val="003454FC"/>
    <w:rsid w:val="00350C61"/>
    <w:rsid w:val="003519F6"/>
    <w:rsid w:val="00353341"/>
    <w:rsid w:val="00353E83"/>
    <w:rsid w:val="00354236"/>
    <w:rsid w:val="00356F6F"/>
    <w:rsid w:val="0035719A"/>
    <w:rsid w:val="00360F59"/>
    <w:rsid w:val="003614BD"/>
    <w:rsid w:val="0036243A"/>
    <w:rsid w:val="00363F5F"/>
    <w:rsid w:val="00364A09"/>
    <w:rsid w:val="00365237"/>
    <w:rsid w:val="00372311"/>
    <w:rsid w:val="003728FA"/>
    <w:rsid w:val="003740D1"/>
    <w:rsid w:val="00374974"/>
    <w:rsid w:val="0038070A"/>
    <w:rsid w:val="00380A6D"/>
    <w:rsid w:val="00380E2C"/>
    <w:rsid w:val="00381858"/>
    <w:rsid w:val="003832FE"/>
    <w:rsid w:val="003908BC"/>
    <w:rsid w:val="00390910"/>
    <w:rsid w:val="003927D6"/>
    <w:rsid w:val="00393401"/>
    <w:rsid w:val="00393DDE"/>
    <w:rsid w:val="00393FE9"/>
    <w:rsid w:val="003974A4"/>
    <w:rsid w:val="003A0093"/>
    <w:rsid w:val="003A01D6"/>
    <w:rsid w:val="003A1432"/>
    <w:rsid w:val="003A1C75"/>
    <w:rsid w:val="003A33F5"/>
    <w:rsid w:val="003A634D"/>
    <w:rsid w:val="003A7892"/>
    <w:rsid w:val="003B1496"/>
    <w:rsid w:val="003B720C"/>
    <w:rsid w:val="003C1F87"/>
    <w:rsid w:val="003C3191"/>
    <w:rsid w:val="003C44DA"/>
    <w:rsid w:val="003C77A6"/>
    <w:rsid w:val="003D0904"/>
    <w:rsid w:val="003D3D45"/>
    <w:rsid w:val="003D62FD"/>
    <w:rsid w:val="003E02C4"/>
    <w:rsid w:val="003E1E7F"/>
    <w:rsid w:val="003E2161"/>
    <w:rsid w:val="003E3586"/>
    <w:rsid w:val="003E6BD7"/>
    <w:rsid w:val="003E7145"/>
    <w:rsid w:val="003E753F"/>
    <w:rsid w:val="003E7A37"/>
    <w:rsid w:val="003F0006"/>
    <w:rsid w:val="003F04CA"/>
    <w:rsid w:val="003F10BF"/>
    <w:rsid w:val="003F2B53"/>
    <w:rsid w:val="004014C7"/>
    <w:rsid w:val="00401BD6"/>
    <w:rsid w:val="00402E14"/>
    <w:rsid w:val="00404564"/>
    <w:rsid w:val="00406606"/>
    <w:rsid w:val="00407700"/>
    <w:rsid w:val="00407B31"/>
    <w:rsid w:val="00407DCC"/>
    <w:rsid w:val="00410721"/>
    <w:rsid w:val="00411278"/>
    <w:rsid w:val="0041265A"/>
    <w:rsid w:val="0041427A"/>
    <w:rsid w:val="00415915"/>
    <w:rsid w:val="004168DA"/>
    <w:rsid w:val="00416C08"/>
    <w:rsid w:val="00416F89"/>
    <w:rsid w:val="004176A9"/>
    <w:rsid w:val="00420468"/>
    <w:rsid w:val="00425E38"/>
    <w:rsid w:val="0042606F"/>
    <w:rsid w:val="0042693E"/>
    <w:rsid w:val="0042742A"/>
    <w:rsid w:val="00430558"/>
    <w:rsid w:val="0043254B"/>
    <w:rsid w:val="00432998"/>
    <w:rsid w:val="00434E4A"/>
    <w:rsid w:val="00435150"/>
    <w:rsid w:val="00437124"/>
    <w:rsid w:val="00437578"/>
    <w:rsid w:val="00440876"/>
    <w:rsid w:val="00441FD3"/>
    <w:rsid w:val="00443962"/>
    <w:rsid w:val="004447CF"/>
    <w:rsid w:val="00444893"/>
    <w:rsid w:val="00444A73"/>
    <w:rsid w:val="00445809"/>
    <w:rsid w:val="00446352"/>
    <w:rsid w:val="00447AAB"/>
    <w:rsid w:val="00450D9E"/>
    <w:rsid w:val="00451764"/>
    <w:rsid w:val="00452D2C"/>
    <w:rsid w:val="004530B6"/>
    <w:rsid w:val="00455768"/>
    <w:rsid w:val="00456564"/>
    <w:rsid w:val="00456F9F"/>
    <w:rsid w:val="00460299"/>
    <w:rsid w:val="004604AF"/>
    <w:rsid w:val="00463C78"/>
    <w:rsid w:val="004654F7"/>
    <w:rsid w:val="00466217"/>
    <w:rsid w:val="004663F6"/>
    <w:rsid w:val="00470610"/>
    <w:rsid w:val="00472D62"/>
    <w:rsid w:val="00483B53"/>
    <w:rsid w:val="0048443E"/>
    <w:rsid w:val="00485BA1"/>
    <w:rsid w:val="00486DFB"/>
    <w:rsid w:val="00491C96"/>
    <w:rsid w:val="0049225B"/>
    <w:rsid w:val="0049740D"/>
    <w:rsid w:val="004A00FC"/>
    <w:rsid w:val="004A066E"/>
    <w:rsid w:val="004A35BC"/>
    <w:rsid w:val="004A42C4"/>
    <w:rsid w:val="004A5438"/>
    <w:rsid w:val="004B14EC"/>
    <w:rsid w:val="004B39DC"/>
    <w:rsid w:val="004B4210"/>
    <w:rsid w:val="004B716B"/>
    <w:rsid w:val="004B7284"/>
    <w:rsid w:val="004C0B4C"/>
    <w:rsid w:val="004C199E"/>
    <w:rsid w:val="004C4CF6"/>
    <w:rsid w:val="004C54BE"/>
    <w:rsid w:val="004C5869"/>
    <w:rsid w:val="004D29C5"/>
    <w:rsid w:val="004D4C97"/>
    <w:rsid w:val="004D6E2B"/>
    <w:rsid w:val="004E252A"/>
    <w:rsid w:val="004E2BD8"/>
    <w:rsid w:val="004E3666"/>
    <w:rsid w:val="004F1682"/>
    <w:rsid w:val="004F21EA"/>
    <w:rsid w:val="004F2BA9"/>
    <w:rsid w:val="004F2D5C"/>
    <w:rsid w:val="004F2EC6"/>
    <w:rsid w:val="004F46E3"/>
    <w:rsid w:val="004F487D"/>
    <w:rsid w:val="004F5449"/>
    <w:rsid w:val="004F6CF6"/>
    <w:rsid w:val="005000D2"/>
    <w:rsid w:val="00500C3B"/>
    <w:rsid w:val="00506051"/>
    <w:rsid w:val="005078C8"/>
    <w:rsid w:val="00511A5F"/>
    <w:rsid w:val="00512C9C"/>
    <w:rsid w:val="00515108"/>
    <w:rsid w:val="005157BD"/>
    <w:rsid w:val="0051611F"/>
    <w:rsid w:val="00521E87"/>
    <w:rsid w:val="005220CD"/>
    <w:rsid w:val="00524183"/>
    <w:rsid w:val="00525CD6"/>
    <w:rsid w:val="00534432"/>
    <w:rsid w:val="00536341"/>
    <w:rsid w:val="00540312"/>
    <w:rsid w:val="005443ED"/>
    <w:rsid w:val="00545008"/>
    <w:rsid w:val="00546B36"/>
    <w:rsid w:val="00547683"/>
    <w:rsid w:val="00552747"/>
    <w:rsid w:val="00552934"/>
    <w:rsid w:val="00552E0B"/>
    <w:rsid w:val="0055406E"/>
    <w:rsid w:val="00555250"/>
    <w:rsid w:val="00557579"/>
    <w:rsid w:val="00562490"/>
    <w:rsid w:val="00565E4D"/>
    <w:rsid w:val="00570673"/>
    <w:rsid w:val="00571037"/>
    <w:rsid w:val="0057126B"/>
    <w:rsid w:val="005736F3"/>
    <w:rsid w:val="00573D54"/>
    <w:rsid w:val="00574048"/>
    <w:rsid w:val="00576340"/>
    <w:rsid w:val="005814D9"/>
    <w:rsid w:val="00582688"/>
    <w:rsid w:val="00582D53"/>
    <w:rsid w:val="005831FD"/>
    <w:rsid w:val="0058527F"/>
    <w:rsid w:val="00591AEF"/>
    <w:rsid w:val="0059250F"/>
    <w:rsid w:val="00594256"/>
    <w:rsid w:val="0059487E"/>
    <w:rsid w:val="00596474"/>
    <w:rsid w:val="00596CEE"/>
    <w:rsid w:val="0059730D"/>
    <w:rsid w:val="005A0975"/>
    <w:rsid w:val="005A3E08"/>
    <w:rsid w:val="005A49A3"/>
    <w:rsid w:val="005A4AAA"/>
    <w:rsid w:val="005A7CB8"/>
    <w:rsid w:val="005B0B30"/>
    <w:rsid w:val="005B1DE0"/>
    <w:rsid w:val="005B35E7"/>
    <w:rsid w:val="005C4954"/>
    <w:rsid w:val="005C53D0"/>
    <w:rsid w:val="005C57DB"/>
    <w:rsid w:val="005C6842"/>
    <w:rsid w:val="005D1FAA"/>
    <w:rsid w:val="005D4633"/>
    <w:rsid w:val="005D5174"/>
    <w:rsid w:val="005D6D22"/>
    <w:rsid w:val="005D774C"/>
    <w:rsid w:val="005E06FF"/>
    <w:rsid w:val="005E34F7"/>
    <w:rsid w:val="005E3A8B"/>
    <w:rsid w:val="005F07E0"/>
    <w:rsid w:val="005F07E3"/>
    <w:rsid w:val="005F1142"/>
    <w:rsid w:val="005F1B1B"/>
    <w:rsid w:val="005F1DC8"/>
    <w:rsid w:val="005F2EB5"/>
    <w:rsid w:val="005F40FB"/>
    <w:rsid w:val="005F4B84"/>
    <w:rsid w:val="00611947"/>
    <w:rsid w:val="00611980"/>
    <w:rsid w:val="00613EA8"/>
    <w:rsid w:val="00613EAA"/>
    <w:rsid w:val="006219A6"/>
    <w:rsid w:val="00622B04"/>
    <w:rsid w:val="00625266"/>
    <w:rsid w:val="006259FE"/>
    <w:rsid w:val="00627AA7"/>
    <w:rsid w:val="006318E1"/>
    <w:rsid w:val="00631DE7"/>
    <w:rsid w:val="00633254"/>
    <w:rsid w:val="006340DC"/>
    <w:rsid w:val="0063770F"/>
    <w:rsid w:val="00640B9F"/>
    <w:rsid w:val="006424A9"/>
    <w:rsid w:val="006437C6"/>
    <w:rsid w:val="00647287"/>
    <w:rsid w:val="006477E1"/>
    <w:rsid w:val="006478A0"/>
    <w:rsid w:val="0065192C"/>
    <w:rsid w:val="00652123"/>
    <w:rsid w:val="006524D6"/>
    <w:rsid w:val="00653893"/>
    <w:rsid w:val="00654B23"/>
    <w:rsid w:val="006556D7"/>
    <w:rsid w:val="0066118C"/>
    <w:rsid w:val="00661979"/>
    <w:rsid w:val="00662C6B"/>
    <w:rsid w:val="0066310A"/>
    <w:rsid w:val="00664488"/>
    <w:rsid w:val="006650E2"/>
    <w:rsid w:val="0066510C"/>
    <w:rsid w:val="00665A6A"/>
    <w:rsid w:val="00667B0D"/>
    <w:rsid w:val="00670B23"/>
    <w:rsid w:val="006713C3"/>
    <w:rsid w:val="006819EE"/>
    <w:rsid w:val="00682602"/>
    <w:rsid w:val="00683449"/>
    <w:rsid w:val="00683A1B"/>
    <w:rsid w:val="00683D20"/>
    <w:rsid w:val="00685CA0"/>
    <w:rsid w:val="00687893"/>
    <w:rsid w:val="00690915"/>
    <w:rsid w:val="006909D7"/>
    <w:rsid w:val="00691C90"/>
    <w:rsid w:val="00692E4A"/>
    <w:rsid w:val="00696667"/>
    <w:rsid w:val="00696C69"/>
    <w:rsid w:val="0069734E"/>
    <w:rsid w:val="006A2371"/>
    <w:rsid w:val="006A2406"/>
    <w:rsid w:val="006A2816"/>
    <w:rsid w:val="006A58E5"/>
    <w:rsid w:val="006A6771"/>
    <w:rsid w:val="006A7DC8"/>
    <w:rsid w:val="006B1F9B"/>
    <w:rsid w:val="006B431B"/>
    <w:rsid w:val="006B6A7A"/>
    <w:rsid w:val="006C28B6"/>
    <w:rsid w:val="006C2E6A"/>
    <w:rsid w:val="006C4306"/>
    <w:rsid w:val="006C5603"/>
    <w:rsid w:val="006D1AE1"/>
    <w:rsid w:val="006D2F0F"/>
    <w:rsid w:val="006D44AE"/>
    <w:rsid w:val="006D676E"/>
    <w:rsid w:val="006E21E0"/>
    <w:rsid w:val="006E3DBD"/>
    <w:rsid w:val="006E670E"/>
    <w:rsid w:val="006F0236"/>
    <w:rsid w:val="006F2DAF"/>
    <w:rsid w:val="006F32B0"/>
    <w:rsid w:val="006F5D31"/>
    <w:rsid w:val="006F615A"/>
    <w:rsid w:val="006F70E3"/>
    <w:rsid w:val="006F7320"/>
    <w:rsid w:val="00702A17"/>
    <w:rsid w:val="00702C38"/>
    <w:rsid w:val="007047B0"/>
    <w:rsid w:val="00704E7C"/>
    <w:rsid w:val="00705CBD"/>
    <w:rsid w:val="007065C3"/>
    <w:rsid w:val="00707621"/>
    <w:rsid w:val="0071003D"/>
    <w:rsid w:val="007108ED"/>
    <w:rsid w:val="00710F87"/>
    <w:rsid w:val="007118C2"/>
    <w:rsid w:val="007130B0"/>
    <w:rsid w:val="007131FA"/>
    <w:rsid w:val="007133A4"/>
    <w:rsid w:val="00713C2B"/>
    <w:rsid w:val="007208A0"/>
    <w:rsid w:val="00721379"/>
    <w:rsid w:val="00721710"/>
    <w:rsid w:val="0072227A"/>
    <w:rsid w:val="007248C7"/>
    <w:rsid w:val="00727093"/>
    <w:rsid w:val="00727C4D"/>
    <w:rsid w:val="00727D8C"/>
    <w:rsid w:val="00727F94"/>
    <w:rsid w:val="0073002F"/>
    <w:rsid w:val="00732C17"/>
    <w:rsid w:val="007343A1"/>
    <w:rsid w:val="007353D0"/>
    <w:rsid w:val="0073546F"/>
    <w:rsid w:val="00736D3B"/>
    <w:rsid w:val="00741076"/>
    <w:rsid w:val="00741EEE"/>
    <w:rsid w:val="007435D9"/>
    <w:rsid w:val="0074382F"/>
    <w:rsid w:val="0074386B"/>
    <w:rsid w:val="00745FC1"/>
    <w:rsid w:val="00746205"/>
    <w:rsid w:val="00746888"/>
    <w:rsid w:val="007518DF"/>
    <w:rsid w:val="00751A33"/>
    <w:rsid w:val="00751B53"/>
    <w:rsid w:val="00751E03"/>
    <w:rsid w:val="00753BC4"/>
    <w:rsid w:val="00753C73"/>
    <w:rsid w:val="0075564F"/>
    <w:rsid w:val="00755D5E"/>
    <w:rsid w:val="00756463"/>
    <w:rsid w:val="0076188D"/>
    <w:rsid w:val="00763B09"/>
    <w:rsid w:val="0076510F"/>
    <w:rsid w:val="0077067E"/>
    <w:rsid w:val="00772B25"/>
    <w:rsid w:val="0077644B"/>
    <w:rsid w:val="0077746C"/>
    <w:rsid w:val="00781AEA"/>
    <w:rsid w:val="00783C06"/>
    <w:rsid w:val="00784EF4"/>
    <w:rsid w:val="00786EF0"/>
    <w:rsid w:val="007876CE"/>
    <w:rsid w:val="00793706"/>
    <w:rsid w:val="00793BA4"/>
    <w:rsid w:val="00796802"/>
    <w:rsid w:val="007A214F"/>
    <w:rsid w:val="007A2DA5"/>
    <w:rsid w:val="007A2FDD"/>
    <w:rsid w:val="007A43AA"/>
    <w:rsid w:val="007A44B0"/>
    <w:rsid w:val="007A46BB"/>
    <w:rsid w:val="007B0DA9"/>
    <w:rsid w:val="007B1DF8"/>
    <w:rsid w:val="007B3121"/>
    <w:rsid w:val="007B3CD7"/>
    <w:rsid w:val="007B3F59"/>
    <w:rsid w:val="007C1F1A"/>
    <w:rsid w:val="007C2053"/>
    <w:rsid w:val="007C33D8"/>
    <w:rsid w:val="007C48EB"/>
    <w:rsid w:val="007C5BED"/>
    <w:rsid w:val="007D3E22"/>
    <w:rsid w:val="007D4D59"/>
    <w:rsid w:val="007D596F"/>
    <w:rsid w:val="007D6005"/>
    <w:rsid w:val="007E08F0"/>
    <w:rsid w:val="007E0A4E"/>
    <w:rsid w:val="007E332A"/>
    <w:rsid w:val="007E4E05"/>
    <w:rsid w:val="007E6C83"/>
    <w:rsid w:val="007F00A0"/>
    <w:rsid w:val="007F30B8"/>
    <w:rsid w:val="007F35CA"/>
    <w:rsid w:val="007F440C"/>
    <w:rsid w:val="007F57D3"/>
    <w:rsid w:val="007F5B18"/>
    <w:rsid w:val="008037BC"/>
    <w:rsid w:val="008054EE"/>
    <w:rsid w:val="00806C76"/>
    <w:rsid w:val="00807880"/>
    <w:rsid w:val="00811543"/>
    <w:rsid w:val="00821D97"/>
    <w:rsid w:val="00824AE1"/>
    <w:rsid w:val="0082610E"/>
    <w:rsid w:val="008322AD"/>
    <w:rsid w:val="00834384"/>
    <w:rsid w:val="00842C5D"/>
    <w:rsid w:val="008439F1"/>
    <w:rsid w:val="00845514"/>
    <w:rsid w:val="00846CB3"/>
    <w:rsid w:val="00850C91"/>
    <w:rsid w:val="00851281"/>
    <w:rsid w:val="008528C9"/>
    <w:rsid w:val="0085544C"/>
    <w:rsid w:val="0085663B"/>
    <w:rsid w:val="008607FA"/>
    <w:rsid w:val="008637CA"/>
    <w:rsid w:val="00864239"/>
    <w:rsid w:val="00864CED"/>
    <w:rsid w:val="008652F1"/>
    <w:rsid w:val="008654F8"/>
    <w:rsid w:val="00866FCD"/>
    <w:rsid w:val="00875332"/>
    <w:rsid w:val="00875D15"/>
    <w:rsid w:val="00876BDF"/>
    <w:rsid w:val="00881585"/>
    <w:rsid w:val="008838A0"/>
    <w:rsid w:val="00883FC9"/>
    <w:rsid w:val="00885FCE"/>
    <w:rsid w:val="00886A9F"/>
    <w:rsid w:val="00886C74"/>
    <w:rsid w:val="00895BEC"/>
    <w:rsid w:val="008A0713"/>
    <w:rsid w:val="008A0AF1"/>
    <w:rsid w:val="008A3295"/>
    <w:rsid w:val="008A424D"/>
    <w:rsid w:val="008A4667"/>
    <w:rsid w:val="008A7C96"/>
    <w:rsid w:val="008B0DFD"/>
    <w:rsid w:val="008B2C25"/>
    <w:rsid w:val="008B31B9"/>
    <w:rsid w:val="008B323F"/>
    <w:rsid w:val="008B4FB8"/>
    <w:rsid w:val="008B60DE"/>
    <w:rsid w:val="008C1A84"/>
    <w:rsid w:val="008C3A4A"/>
    <w:rsid w:val="008D0F5C"/>
    <w:rsid w:val="008D1F5A"/>
    <w:rsid w:val="008D3ACE"/>
    <w:rsid w:val="008D4585"/>
    <w:rsid w:val="008D4EA9"/>
    <w:rsid w:val="008E08C5"/>
    <w:rsid w:val="008E2030"/>
    <w:rsid w:val="008E313F"/>
    <w:rsid w:val="008E4656"/>
    <w:rsid w:val="008E7AE6"/>
    <w:rsid w:val="008F3644"/>
    <w:rsid w:val="008F392A"/>
    <w:rsid w:val="00900410"/>
    <w:rsid w:val="009009F8"/>
    <w:rsid w:val="00900E63"/>
    <w:rsid w:val="00901E19"/>
    <w:rsid w:val="00903381"/>
    <w:rsid w:val="00906835"/>
    <w:rsid w:val="0091158D"/>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50F4"/>
    <w:rsid w:val="00936029"/>
    <w:rsid w:val="00937CB4"/>
    <w:rsid w:val="00943883"/>
    <w:rsid w:val="009459CC"/>
    <w:rsid w:val="00950D09"/>
    <w:rsid w:val="009522A6"/>
    <w:rsid w:val="0095420D"/>
    <w:rsid w:val="00954E3E"/>
    <w:rsid w:val="00956242"/>
    <w:rsid w:val="00957B3A"/>
    <w:rsid w:val="00960161"/>
    <w:rsid w:val="00961208"/>
    <w:rsid w:val="00962593"/>
    <w:rsid w:val="009635E6"/>
    <w:rsid w:val="00965F84"/>
    <w:rsid w:val="00976823"/>
    <w:rsid w:val="00976CA6"/>
    <w:rsid w:val="00977996"/>
    <w:rsid w:val="00980D00"/>
    <w:rsid w:val="00980DE3"/>
    <w:rsid w:val="00983CF4"/>
    <w:rsid w:val="009875B3"/>
    <w:rsid w:val="0098771D"/>
    <w:rsid w:val="0099290E"/>
    <w:rsid w:val="00994494"/>
    <w:rsid w:val="00996FAC"/>
    <w:rsid w:val="009A0A61"/>
    <w:rsid w:val="009A159A"/>
    <w:rsid w:val="009A1979"/>
    <w:rsid w:val="009A3749"/>
    <w:rsid w:val="009A3801"/>
    <w:rsid w:val="009A3F0B"/>
    <w:rsid w:val="009A41B1"/>
    <w:rsid w:val="009A666D"/>
    <w:rsid w:val="009B3093"/>
    <w:rsid w:val="009B30BF"/>
    <w:rsid w:val="009B36E8"/>
    <w:rsid w:val="009B3B98"/>
    <w:rsid w:val="009B745A"/>
    <w:rsid w:val="009B786E"/>
    <w:rsid w:val="009C0829"/>
    <w:rsid w:val="009C0940"/>
    <w:rsid w:val="009C23BD"/>
    <w:rsid w:val="009C4B49"/>
    <w:rsid w:val="009C6EB6"/>
    <w:rsid w:val="009C773A"/>
    <w:rsid w:val="009D01FB"/>
    <w:rsid w:val="009D397A"/>
    <w:rsid w:val="009D3E44"/>
    <w:rsid w:val="009D405F"/>
    <w:rsid w:val="009D5455"/>
    <w:rsid w:val="009D6D6D"/>
    <w:rsid w:val="009E7F34"/>
    <w:rsid w:val="009F32CE"/>
    <w:rsid w:val="009F495B"/>
    <w:rsid w:val="009F7DFE"/>
    <w:rsid w:val="00A00309"/>
    <w:rsid w:val="00A012FA"/>
    <w:rsid w:val="00A03278"/>
    <w:rsid w:val="00A05A38"/>
    <w:rsid w:val="00A06B88"/>
    <w:rsid w:val="00A1023B"/>
    <w:rsid w:val="00A11E0F"/>
    <w:rsid w:val="00A15E27"/>
    <w:rsid w:val="00A16143"/>
    <w:rsid w:val="00A16AFB"/>
    <w:rsid w:val="00A16CB4"/>
    <w:rsid w:val="00A24BC1"/>
    <w:rsid w:val="00A267EC"/>
    <w:rsid w:val="00A27CBC"/>
    <w:rsid w:val="00A37F0E"/>
    <w:rsid w:val="00A4023C"/>
    <w:rsid w:val="00A42634"/>
    <w:rsid w:val="00A433E5"/>
    <w:rsid w:val="00A43D2F"/>
    <w:rsid w:val="00A44E3E"/>
    <w:rsid w:val="00A44E48"/>
    <w:rsid w:val="00A5027B"/>
    <w:rsid w:val="00A503E8"/>
    <w:rsid w:val="00A5552E"/>
    <w:rsid w:val="00A564AA"/>
    <w:rsid w:val="00A56CC1"/>
    <w:rsid w:val="00A633BE"/>
    <w:rsid w:val="00A64A87"/>
    <w:rsid w:val="00A64D52"/>
    <w:rsid w:val="00A64E4D"/>
    <w:rsid w:val="00A65152"/>
    <w:rsid w:val="00A651E2"/>
    <w:rsid w:val="00A6532D"/>
    <w:rsid w:val="00A66C02"/>
    <w:rsid w:val="00A70D4F"/>
    <w:rsid w:val="00A71548"/>
    <w:rsid w:val="00A72472"/>
    <w:rsid w:val="00A728BF"/>
    <w:rsid w:val="00A72900"/>
    <w:rsid w:val="00A74657"/>
    <w:rsid w:val="00A74E00"/>
    <w:rsid w:val="00A75672"/>
    <w:rsid w:val="00A80E4C"/>
    <w:rsid w:val="00A81F44"/>
    <w:rsid w:val="00A83835"/>
    <w:rsid w:val="00A851D9"/>
    <w:rsid w:val="00A85F0A"/>
    <w:rsid w:val="00A90868"/>
    <w:rsid w:val="00A9105B"/>
    <w:rsid w:val="00A927B4"/>
    <w:rsid w:val="00A93057"/>
    <w:rsid w:val="00A934EE"/>
    <w:rsid w:val="00A9363B"/>
    <w:rsid w:val="00A96000"/>
    <w:rsid w:val="00AA467D"/>
    <w:rsid w:val="00AA5B0D"/>
    <w:rsid w:val="00AA5FFC"/>
    <w:rsid w:val="00AA6CB5"/>
    <w:rsid w:val="00AA7473"/>
    <w:rsid w:val="00AB08BF"/>
    <w:rsid w:val="00AB7D47"/>
    <w:rsid w:val="00AC2368"/>
    <w:rsid w:val="00AC24AF"/>
    <w:rsid w:val="00AC4A03"/>
    <w:rsid w:val="00AC71F6"/>
    <w:rsid w:val="00AC72CD"/>
    <w:rsid w:val="00AC7648"/>
    <w:rsid w:val="00AD0CE5"/>
    <w:rsid w:val="00AD1FFA"/>
    <w:rsid w:val="00AD2751"/>
    <w:rsid w:val="00AD28D1"/>
    <w:rsid w:val="00AD3747"/>
    <w:rsid w:val="00AD37FD"/>
    <w:rsid w:val="00AE4972"/>
    <w:rsid w:val="00AE67EF"/>
    <w:rsid w:val="00AE7DFB"/>
    <w:rsid w:val="00AF02F7"/>
    <w:rsid w:val="00AF33A6"/>
    <w:rsid w:val="00AF3816"/>
    <w:rsid w:val="00AF59E7"/>
    <w:rsid w:val="00AF70D0"/>
    <w:rsid w:val="00AF7F01"/>
    <w:rsid w:val="00B02152"/>
    <w:rsid w:val="00B057A8"/>
    <w:rsid w:val="00B113EC"/>
    <w:rsid w:val="00B154CA"/>
    <w:rsid w:val="00B154D2"/>
    <w:rsid w:val="00B16585"/>
    <w:rsid w:val="00B17F2B"/>
    <w:rsid w:val="00B23340"/>
    <w:rsid w:val="00B24DCC"/>
    <w:rsid w:val="00B268A4"/>
    <w:rsid w:val="00B26E26"/>
    <w:rsid w:val="00B26EC2"/>
    <w:rsid w:val="00B275F9"/>
    <w:rsid w:val="00B27ECC"/>
    <w:rsid w:val="00B30DD7"/>
    <w:rsid w:val="00B320A9"/>
    <w:rsid w:val="00B33C33"/>
    <w:rsid w:val="00B33CB6"/>
    <w:rsid w:val="00B35551"/>
    <w:rsid w:val="00B37165"/>
    <w:rsid w:val="00B40646"/>
    <w:rsid w:val="00B42502"/>
    <w:rsid w:val="00B4466E"/>
    <w:rsid w:val="00B461A2"/>
    <w:rsid w:val="00B47C1B"/>
    <w:rsid w:val="00B514A8"/>
    <w:rsid w:val="00B53117"/>
    <w:rsid w:val="00B607DA"/>
    <w:rsid w:val="00B62AE2"/>
    <w:rsid w:val="00B634AD"/>
    <w:rsid w:val="00B65A46"/>
    <w:rsid w:val="00B65EC2"/>
    <w:rsid w:val="00B67B34"/>
    <w:rsid w:val="00B67E22"/>
    <w:rsid w:val="00B700C0"/>
    <w:rsid w:val="00B71906"/>
    <w:rsid w:val="00B71B17"/>
    <w:rsid w:val="00B71D64"/>
    <w:rsid w:val="00B7261F"/>
    <w:rsid w:val="00B7527C"/>
    <w:rsid w:val="00B75487"/>
    <w:rsid w:val="00B77AF9"/>
    <w:rsid w:val="00B819CA"/>
    <w:rsid w:val="00B8555A"/>
    <w:rsid w:val="00B85BFC"/>
    <w:rsid w:val="00B86510"/>
    <w:rsid w:val="00B866CD"/>
    <w:rsid w:val="00B87951"/>
    <w:rsid w:val="00B90178"/>
    <w:rsid w:val="00B90DEA"/>
    <w:rsid w:val="00B916EE"/>
    <w:rsid w:val="00B946C4"/>
    <w:rsid w:val="00B97088"/>
    <w:rsid w:val="00B97B9A"/>
    <w:rsid w:val="00B97EDB"/>
    <w:rsid w:val="00BA1B17"/>
    <w:rsid w:val="00BA1D91"/>
    <w:rsid w:val="00BA2B06"/>
    <w:rsid w:val="00BA5FE4"/>
    <w:rsid w:val="00BA6122"/>
    <w:rsid w:val="00BA78F7"/>
    <w:rsid w:val="00BB2960"/>
    <w:rsid w:val="00BB2B6D"/>
    <w:rsid w:val="00BB3285"/>
    <w:rsid w:val="00BB3B97"/>
    <w:rsid w:val="00BB54EB"/>
    <w:rsid w:val="00BB6EBF"/>
    <w:rsid w:val="00BC0DC2"/>
    <w:rsid w:val="00BC12E2"/>
    <w:rsid w:val="00BC2705"/>
    <w:rsid w:val="00BC3BE9"/>
    <w:rsid w:val="00BC7A3E"/>
    <w:rsid w:val="00BD119E"/>
    <w:rsid w:val="00BD14EF"/>
    <w:rsid w:val="00BD32F8"/>
    <w:rsid w:val="00BD336B"/>
    <w:rsid w:val="00BD44A3"/>
    <w:rsid w:val="00BD4C90"/>
    <w:rsid w:val="00BE060B"/>
    <w:rsid w:val="00BE1642"/>
    <w:rsid w:val="00BE309F"/>
    <w:rsid w:val="00BE664B"/>
    <w:rsid w:val="00BF2709"/>
    <w:rsid w:val="00BF290D"/>
    <w:rsid w:val="00BF298F"/>
    <w:rsid w:val="00BF4B64"/>
    <w:rsid w:val="00BF59AE"/>
    <w:rsid w:val="00BF5C39"/>
    <w:rsid w:val="00C0182F"/>
    <w:rsid w:val="00C0375B"/>
    <w:rsid w:val="00C0417D"/>
    <w:rsid w:val="00C05422"/>
    <w:rsid w:val="00C12F61"/>
    <w:rsid w:val="00C13C92"/>
    <w:rsid w:val="00C209FF"/>
    <w:rsid w:val="00C213C0"/>
    <w:rsid w:val="00C21653"/>
    <w:rsid w:val="00C22FAA"/>
    <w:rsid w:val="00C24DED"/>
    <w:rsid w:val="00C26A4E"/>
    <w:rsid w:val="00C2753D"/>
    <w:rsid w:val="00C32025"/>
    <w:rsid w:val="00C34621"/>
    <w:rsid w:val="00C34D6F"/>
    <w:rsid w:val="00C37AF8"/>
    <w:rsid w:val="00C41D78"/>
    <w:rsid w:val="00C44B73"/>
    <w:rsid w:val="00C46A4D"/>
    <w:rsid w:val="00C506CF"/>
    <w:rsid w:val="00C506E9"/>
    <w:rsid w:val="00C51E90"/>
    <w:rsid w:val="00C52249"/>
    <w:rsid w:val="00C54B65"/>
    <w:rsid w:val="00C55026"/>
    <w:rsid w:val="00C55102"/>
    <w:rsid w:val="00C5793E"/>
    <w:rsid w:val="00C60CAD"/>
    <w:rsid w:val="00C637BF"/>
    <w:rsid w:val="00C637E0"/>
    <w:rsid w:val="00C66C31"/>
    <w:rsid w:val="00C704C6"/>
    <w:rsid w:val="00C73D75"/>
    <w:rsid w:val="00C758E9"/>
    <w:rsid w:val="00C7596C"/>
    <w:rsid w:val="00C817AD"/>
    <w:rsid w:val="00C818C8"/>
    <w:rsid w:val="00C81C0B"/>
    <w:rsid w:val="00C83E60"/>
    <w:rsid w:val="00C842CE"/>
    <w:rsid w:val="00C87546"/>
    <w:rsid w:val="00C9001F"/>
    <w:rsid w:val="00C90A2B"/>
    <w:rsid w:val="00C9270C"/>
    <w:rsid w:val="00C95200"/>
    <w:rsid w:val="00C976DF"/>
    <w:rsid w:val="00CA060D"/>
    <w:rsid w:val="00CA08AC"/>
    <w:rsid w:val="00CA093C"/>
    <w:rsid w:val="00CA3462"/>
    <w:rsid w:val="00CA4815"/>
    <w:rsid w:val="00CA5812"/>
    <w:rsid w:val="00CB43FB"/>
    <w:rsid w:val="00CB464A"/>
    <w:rsid w:val="00CB610A"/>
    <w:rsid w:val="00CC319A"/>
    <w:rsid w:val="00CC516C"/>
    <w:rsid w:val="00CC5855"/>
    <w:rsid w:val="00CD077E"/>
    <w:rsid w:val="00CD3984"/>
    <w:rsid w:val="00CD3F00"/>
    <w:rsid w:val="00CD61AD"/>
    <w:rsid w:val="00CD64A2"/>
    <w:rsid w:val="00CE3709"/>
    <w:rsid w:val="00CE3E93"/>
    <w:rsid w:val="00CE50BF"/>
    <w:rsid w:val="00CE603B"/>
    <w:rsid w:val="00CF3312"/>
    <w:rsid w:val="00CF3333"/>
    <w:rsid w:val="00CF61AE"/>
    <w:rsid w:val="00D01602"/>
    <w:rsid w:val="00D03D40"/>
    <w:rsid w:val="00D03E6F"/>
    <w:rsid w:val="00D04607"/>
    <w:rsid w:val="00D072F4"/>
    <w:rsid w:val="00D1001D"/>
    <w:rsid w:val="00D10BB5"/>
    <w:rsid w:val="00D10BED"/>
    <w:rsid w:val="00D115DD"/>
    <w:rsid w:val="00D11E46"/>
    <w:rsid w:val="00D1580A"/>
    <w:rsid w:val="00D15F03"/>
    <w:rsid w:val="00D16267"/>
    <w:rsid w:val="00D16636"/>
    <w:rsid w:val="00D167EB"/>
    <w:rsid w:val="00D16FC3"/>
    <w:rsid w:val="00D17F62"/>
    <w:rsid w:val="00D2074D"/>
    <w:rsid w:val="00D20A4A"/>
    <w:rsid w:val="00D22E69"/>
    <w:rsid w:val="00D27E7D"/>
    <w:rsid w:val="00D30FD2"/>
    <w:rsid w:val="00D378BE"/>
    <w:rsid w:val="00D4126B"/>
    <w:rsid w:val="00D41BBB"/>
    <w:rsid w:val="00D42790"/>
    <w:rsid w:val="00D43307"/>
    <w:rsid w:val="00D47D31"/>
    <w:rsid w:val="00D47E68"/>
    <w:rsid w:val="00D509DA"/>
    <w:rsid w:val="00D50C73"/>
    <w:rsid w:val="00D51583"/>
    <w:rsid w:val="00D53DDF"/>
    <w:rsid w:val="00D547DB"/>
    <w:rsid w:val="00D5789F"/>
    <w:rsid w:val="00D6050F"/>
    <w:rsid w:val="00D6097C"/>
    <w:rsid w:val="00D6480A"/>
    <w:rsid w:val="00D6536D"/>
    <w:rsid w:val="00D65CC0"/>
    <w:rsid w:val="00D6615F"/>
    <w:rsid w:val="00D701D3"/>
    <w:rsid w:val="00D70449"/>
    <w:rsid w:val="00D72CCC"/>
    <w:rsid w:val="00D72D73"/>
    <w:rsid w:val="00D74D28"/>
    <w:rsid w:val="00D831EA"/>
    <w:rsid w:val="00D868F6"/>
    <w:rsid w:val="00D90902"/>
    <w:rsid w:val="00D92103"/>
    <w:rsid w:val="00D945E2"/>
    <w:rsid w:val="00D9486A"/>
    <w:rsid w:val="00D95725"/>
    <w:rsid w:val="00D95A2D"/>
    <w:rsid w:val="00D95EF7"/>
    <w:rsid w:val="00D976A4"/>
    <w:rsid w:val="00DA1B27"/>
    <w:rsid w:val="00DA3394"/>
    <w:rsid w:val="00DA37EA"/>
    <w:rsid w:val="00DA60E6"/>
    <w:rsid w:val="00DA7C6B"/>
    <w:rsid w:val="00DB200C"/>
    <w:rsid w:val="00DB31F8"/>
    <w:rsid w:val="00DB3E60"/>
    <w:rsid w:val="00DB4746"/>
    <w:rsid w:val="00DB59C3"/>
    <w:rsid w:val="00DB6C04"/>
    <w:rsid w:val="00DB7B12"/>
    <w:rsid w:val="00DB7EAE"/>
    <w:rsid w:val="00DC031A"/>
    <w:rsid w:val="00DC2A9C"/>
    <w:rsid w:val="00DC3420"/>
    <w:rsid w:val="00DC576C"/>
    <w:rsid w:val="00DC7C3F"/>
    <w:rsid w:val="00DC7D32"/>
    <w:rsid w:val="00DD13C5"/>
    <w:rsid w:val="00DD14C2"/>
    <w:rsid w:val="00DD1B70"/>
    <w:rsid w:val="00DD20F8"/>
    <w:rsid w:val="00DD31C4"/>
    <w:rsid w:val="00DD35D9"/>
    <w:rsid w:val="00DE1577"/>
    <w:rsid w:val="00DE1751"/>
    <w:rsid w:val="00DE2032"/>
    <w:rsid w:val="00DE301C"/>
    <w:rsid w:val="00DE46BE"/>
    <w:rsid w:val="00DE5FAB"/>
    <w:rsid w:val="00DE62C3"/>
    <w:rsid w:val="00DE709F"/>
    <w:rsid w:val="00DE7AC8"/>
    <w:rsid w:val="00DF2D99"/>
    <w:rsid w:val="00DF3B3C"/>
    <w:rsid w:val="00DF3F86"/>
    <w:rsid w:val="00E00640"/>
    <w:rsid w:val="00E019D4"/>
    <w:rsid w:val="00E01E8C"/>
    <w:rsid w:val="00E02007"/>
    <w:rsid w:val="00E022BA"/>
    <w:rsid w:val="00E0298A"/>
    <w:rsid w:val="00E02C9C"/>
    <w:rsid w:val="00E03058"/>
    <w:rsid w:val="00E077B6"/>
    <w:rsid w:val="00E114F4"/>
    <w:rsid w:val="00E11A3C"/>
    <w:rsid w:val="00E124F0"/>
    <w:rsid w:val="00E12901"/>
    <w:rsid w:val="00E13B5A"/>
    <w:rsid w:val="00E22AC6"/>
    <w:rsid w:val="00E23F6C"/>
    <w:rsid w:val="00E2719C"/>
    <w:rsid w:val="00E3164D"/>
    <w:rsid w:val="00E3176C"/>
    <w:rsid w:val="00E3341C"/>
    <w:rsid w:val="00E33974"/>
    <w:rsid w:val="00E4146E"/>
    <w:rsid w:val="00E420B4"/>
    <w:rsid w:val="00E424E0"/>
    <w:rsid w:val="00E42F6C"/>
    <w:rsid w:val="00E43953"/>
    <w:rsid w:val="00E44984"/>
    <w:rsid w:val="00E46920"/>
    <w:rsid w:val="00E47001"/>
    <w:rsid w:val="00E50C42"/>
    <w:rsid w:val="00E52380"/>
    <w:rsid w:val="00E528E3"/>
    <w:rsid w:val="00E5760B"/>
    <w:rsid w:val="00E5786A"/>
    <w:rsid w:val="00E57ACD"/>
    <w:rsid w:val="00E610EB"/>
    <w:rsid w:val="00E61652"/>
    <w:rsid w:val="00E6747A"/>
    <w:rsid w:val="00E71587"/>
    <w:rsid w:val="00E71DF5"/>
    <w:rsid w:val="00E729BA"/>
    <w:rsid w:val="00E81FB4"/>
    <w:rsid w:val="00E84B87"/>
    <w:rsid w:val="00E86ACD"/>
    <w:rsid w:val="00E86F91"/>
    <w:rsid w:val="00E87017"/>
    <w:rsid w:val="00E90818"/>
    <w:rsid w:val="00E91CAA"/>
    <w:rsid w:val="00E934BE"/>
    <w:rsid w:val="00E956FD"/>
    <w:rsid w:val="00EA029A"/>
    <w:rsid w:val="00EA0CCE"/>
    <w:rsid w:val="00EA3232"/>
    <w:rsid w:val="00EA3419"/>
    <w:rsid w:val="00EA37F7"/>
    <w:rsid w:val="00EA59BA"/>
    <w:rsid w:val="00EB163C"/>
    <w:rsid w:val="00EB25CA"/>
    <w:rsid w:val="00EB47F5"/>
    <w:rsid w:val="00EB4F85"/>
    <w:rsid w:val="00EB58BF"/>
    <w:rsid w:val="00EB6D47"/>
    <w:rsid w:val="00EC1E8A"/>
    <w:rsid w:val="00EC2449"/>
    <w:rsid w:val="00EC248E"/>
    <w:rsid w:val="00EC2A04"/>
    <w:rsid w:val="00EC4832"/>
    <w:rsid w:val="00EC5117"/>
    <w:rsid w:val="00EC52FB"/>
    <w:rsid w:val="00EC6315"/>
    <w:rsid w:val="00EC6575"/>
    <w:rsid w:val="00ED0276"/>
    <w:rsid w:val="00ED08CF"/>
    <w:rsid w:val="00ED31CF"/>
    <w:rsid w:val="00ED37F1"/>
    <w:rsid w:val="00ED5D4D"/>
    <w:rsid w:val="00ED6701"/>
    <w:rsid w:val="00ED6867"/>
    <w:rsid w:val="00EE16BC"/>
    <w:rsid w:val="00EE1B2E"/>
    <w:rsid w:val="00EE2F68"/>
    <w:rsid w:val="00EE79A6"/>
    <w:rsid w:val="00EF2DFA"/>
    <w:rsid w:val="00EF3B77"/>
    <w:rsid w:val="00EF487A"/>
    <w:rsid w:val="00EF79B7"/>
    <w:rsid w:val="00F02DEE"/>
    <w:rsid w:val="00F0612A"/>
    <w:rsid w:val="00F06C30"/>
    <w:rsid w:val="00F105BF"/>
    <w:rsid w:val="00F11E9D"/>
    <w:rsid w:val="00F148CE"/>
    <w:rsid w:val="00F14A64"/>
    <w:rsid w:val="00F17435"/>
    <w:rsid w:val="00F176C6"/>
    <w:rsid w:val="00F20594"/>
    <w:rsid w:val="00F20B2F"/>
    <w:rsid w:val="00F2739C"/>
    <w:rsid w:val="00F42318"/>
    <w:rsid w:val="00F444CF"/>
    <w:rsid w:val="00F461F5"/>
    <w:rsid w:val="00F46D91"/>
    <w:rsid w:val="00F47C00"/>
    <w:rsid w:val="00F50DD1"/>
    <w:rsid w:val="00F529E9"/>
    <w:rsid w:val="00F53256"/>
    <w:rsid w:val="00F5587D"/>
    <w:rsid w:val="00F57753"/>
    <w:rsid w:val="00F57EA1"/>
    <w:rsid w:val="00F62498"/>
    <w:rsid w:val="00F70AE1"/>
    <w:rsid w:val="00F71EB0"/>
    <w:rsid w:val="00F71FBF"/>
    <w:rsid w:val="00F72EE1"/>
    <w:rsid w:val="00F74E34"/>
    <w:rsid w:val="00F80E5D"/>
    <w:rsid w:val="00F81F36"/>
    <w:rsid w:val="00F86192"/>
    <w:rsid w:val="00F86B43"/>
    <w:rsid w:val="00F876ED"/>
    <w:rsid w:val="00F904D2"/>
    <w:rsid w:val="00F92BE0"/>
    <w:rsid w:val="00F9371E"/>
    <w:rsid w:val="00F93963"/>
    <w:rsid w:val="00FA48C6"/>
    <w:rsid w:val="00FA5210"/>
    <w:rsid w:val="00FA57B6"/>
    <w:rsid w:val="00FA7F3D"/>
    <w:rsid w:val="00FB01EB"/>
    <w:rsid w:val="00FB0206"/>
    <w:rsid w:val="00FB0D22"/>
    <w:rsid w:val="00FB3139"/>
    <w:rsid w:val="00FB3F85"/>
    <w:rsid w:val="00FB3FFE"/>
    <w:rsid w:val="00FB764F"/>
    <w:rsid w:val="00FC3F98"/>
    <w:rsid w:val="00FC47EA"/>
    <w:rsid w:val="00FC723D"/>
    <w:rsid w:val="00FD12F3"/>
    <w:rsid w:val="00FD4D2C"/>
    <w:rsid w:val="00FD5255"/>
    <w:rsid w:val="00FD5AEE"/>
    <w:rsid w:val="00FD715A"/>
    <w:rsid w:val="00FE1720"/>
    <w:rsid w:val="00FE3FA6"/>
    <w:rsid w:val="00FE4D5A"/>
    <w:rsid w:val="00FE4F6F"/>
    <w:rsid w:val="00FF0498"/>
    <w:rsid w:val="00FF1122"/>
    <w:rsid w:val="00FF2005"/>
    <w:rsid w:val="00FF2F8F"/>
    <w:rsid w:val="00FF4FC9"/>
    <w:rsid w:val="20AC8FE0"/>
    <w:rsid w:val="3E6832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42A06B9F-B97D-4222-B4C5-6FB587C5C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dst.dk/da/Statistik/emner/kultur-og-fritid/museer-og-zoologiske-haver/museer" TargetMode="External"/><Relationship Id="rId13" Type="http://schemas.openxmlformats.org/officeDocument/2006/relationships/image" Target="media/image11.jpeg"/><Relationship Id="rId18" Type="http://schemas.openxmlformats.org/officeDocument/2006/relationships/image" Target="media/image16.png"/><Relationship Id="rId3" Type="http://schemas.openxmlformats.org/officeDocument/2006/relationships/image" Target="media/image3.jpeg"/><Relationship Id="rId21" Type="http://schemas.openxmlformats.org/officeDocument/2006/relationships/image" Target="media/image19.jpeg"/><Relationship Id="rId7" Type="http://schemas.openxmlformats.org/officeDocument/2006/relationships/image" Target="media/image7.jpeg"/><Relationship Id="rId12" Type="http://schemas.openxmlformats.org/officeDocument/2006/relationships/image" Target="media/image10.jpeg"/><Relationship Id="rId17" Type="http://schemas.openxmlformats.org/officeDocument/2006/relationships/image" Target="media/image15.png"/><Relationship Id="rId25" Type="http://schemas.openxmlformats.org/officeDocument/2006/relationships/image" Target="media/image23.jpeg"/><Relationship Id="rId2" Type="http://schemas.openxmlformats.org/officeDocument/2006/relationships/image" Target="media/image2.jpeg"/><Relationship Id="rId16" Type="http://schemas.openxmlformats.org/officeDocument/2006/relationships/image" Target="media/image14.jpeg"/><Relationship Id="rId20" Type="http://schemas.openxmlformats.org/officeDocument/2006/relationships/image" Target="media/image18.jpe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9.jpeg"/><Relationship Id="rId24" Type="http://schemas.openxmlformats.org/officeDocument/2006/relationships/image" Target="media/image22.jpeg"/><Relationship Id="rId5" Type="http://schemas.openxmlformats.org/officeDocument/2006/relationships/image" Target="media/image5.jpeg"/><Relationship Id="rId15" Type="http://schemas.openxmlformats.org/officeDocument/2006/relationships/image" Target="media/image13.jpeg"/><Relationship Id="rId23" Type="http://schemas.openxmlformats.org/officeDocument/2006/relationships/image" Target="media/image21.jpeg"/><Relationship Id="rId10" Type="http://schemas.openxmlformats.org/officeDocument/2006/relationships/image" Target="media/image8.jpeg"/><Relationship Id="rId19" Type="http://schemas.openxmlformats.org/officeDocument/2006/relationships/image" Target="media/image17.jpeg"/><Relationship Id="rId4" Type="http://schemas.openxmlformats.org/officeDocument/2006/relationships/image" Target="media/image4.jpeg"/><Relationship Id="rId9" Type="http://schemas.openxmlformats.org/officeDocument/2006/relationships/hyperlink" Target="https://www.dst.dk/ext/53425109559/0/serviceit/Liste-med-besoegstal-for-statslige-og-statsanerkendte-museer-(2022)--xlsx" TargetMode="External"/><Relationship Id="rId14" Type="http://schemas.openxmlformats.org/officeDocument/2006/relationships/image" Target="media/image12.jpeg"/><Relationship Id="rId22" Type="http://schemas.openxmlformats.org/officeDocument/2006/relationships/image" Target="media/image20.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TotalTime>
  <Pages>1</Pages>
  <Words>6153</Words>
  <Characters>32983</Characters>
  <Application>Microsoft Office Word</Application>
  <DocSecurity>4</DocSecurity>
  <Lines>659</Lines>
  <Paragraphs>3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781</CharactersWithSpaces>
  <SharedDoc>false</SharedDoc>
  <HLinks>
    <vt:vector size="186" baseType="variant">
      <vt:variant>
        <vt:i4>1966131</vt:i4>
      </vt:variant>
      <vt:variant>
        <vt:i4>170</vt:i4>
      </vt:variant>
      <vt:variant>
        <vt:i4>0</vt:i4>
      </vt:variant>
      <vt:variant>
        <vt:i4>5</vt:i4>
      </vt:variant>
      <vt:variant>
        <vt:lpwstr/>
      </vt:variant>
      <vt:variant>
        <vt:lpwstr>_Toc152763682</vt:lpwstr>
      </vt:variant>
      <vt:variant>
        <vt:i4>1966131</vt:i4>
      </vt:variant>
      <vt:variant>
        <vt:i4>164</vt:i4>
      </vt:variant>
      <vt:variant>
        <vt:i4>0</vt:i4>
      </vt:variant>
      <vt:variant>
        <vt:i4>5</vt:i4>
      </vt:variant>
      <vt:variant>
        <vt:lpwstr/>
      </vt:variant>
      <vt:variant>
        <vt:lpwstr>_Toc152763681</vt:lpwstr>
      </vt:variant>
      <vt:variant>
        <vt:i4>1966131</vt:i4>
      </vt:variant>
      <vt:variant>
        <vt:i4>158</vt:i4>
      </vt:variant>
      <vt:variant>
        <vt:i4>0</vt:i4>
      </vt:variant>
      <vt:variant>
        <vt:i4>5</vt:i4>
      </vt:variant>
      <vt:variant>
        <vt:lpwstr/>
      </vt:variant>
      <vt:variant>
        <vt:lpwstr>_Toc152763680</vt:lpwstr>
      </vt:variant>
      <vt:variant>
        <vt:i4>1114163</vt:i4>
      </vt:variant>
      <vt:variant>
        <vt:i4>152</vt:i4>
      </vt:variant>
      <vt:variant>
        <vt:i4>0</vt:i4>
      </vt:variant>
      <vt:variant>
        <vt:i4>5</vt:i4>
      </vt:variant>
      <vt:variant>
        <vt:lpwstr/>
      </vt:variant>
      <vt:variant>
        <vt:lpwstr>_Toc152763679</vt:lpwstr>
      </vt:variant>
      <vt:variant>
        <vt:i4>1114163</vt:i4>
      </vt:variant>
      <vt:variant>
        <vt:i4>146</vt:i4>
      </vt:variant>
      <vt:variant>
        <vt:i4>0</vt:i4>
      </vt:variant>
      <vt:variant>
        <vt:i4>5</vt:i4>
      </vt:variant>
      <vt:variant>
        <vt:lpwstr/>
      </vt:variant>
      <vt:variant>
        <vt:lpwstr>_Toc152763678</vt:lpwstr>
      </vt:variant>
      <vt:variant>
        <vt:i4>1114163</vt:i4>
      </vt:variant>
      <vt:variant>
        <vt:i4>140</vt:i4>
      </vt:variant>
      <vt:variant>
        <vt:i4>0</vt:i4>
      </vt:variant>
      <vt:variant>
        <vt:i4>5</vt:i4>
      </vt:variant>
      <vt:variant>
        <vt:lpwstr/>
      </vt:variant>
      <vt:variant>
        <vt:lpwstr>_Toc152763677</vt:lpwstr>
      </vt:variant>
      <vt:variant>
        <vt:i4>1114163</vt:i4>
      </vt:variant>
      <vt:variant>
        <vt:i4>134</vt:i4>
      </vt:variant>
      <vt:variant>
        <vt:i4>0</vt:i4>
      </vt:variant>
      <vt:variant>
        <vt:i4>5</vt:i4>
      </vt:variant>
      <vt:variant>
        <vt:lpwstr/>
      </vt:variant>
      <vt:variant>
        <vt:lpwstr>_Toc152763676</vt:lpwstr>
      </vt:variant>
      <vt:variant>
        <vt:i4>1114163</vt:i4>
      </vt:variant>
      <vt:variant>
        <vt:i4>128</vt:i4>
      </vt:variant>
      <vt:variant>
        <vt:i4>0</vt:i4>
      </vt:variant>
      <vt:variant>
        <vt:i4>5</vt:i4>
      </vt:variant>
      <vt:variant>
        <vt:lpwstr/>
      </vt:variant>
      <vt:variant>
        <vt:lpwstr>_Toc152763675</vt:lpwstr>
      </vt:variant>
      <vt:variant>
        <vt:i4>1114163</vt:i4>
      </vt:variant>
      <vt:variant>
        <vt:i4>122</vt:i4>
      </vt:variant>
      <vt:variant>
        <vt:i4>0</vt:i4>
      </vt:variant>
      <vt:variant>
        <vt:i4>5</vt:i4>
      </vt:variant>
      <vt:variant>
        <vt:lpwstr/>
      </vt:variant>
      <vt:variant>
        <vt:lpwstr>_Toc152763674</vt:lpwstr>
      </vt:variant>
      <vt:variant>
        <vt:i4>1114163</vt:i4>
      </vt:variant>
      <vt:variant>
        <vt:i4>116</vt:i4>
      </vt:variant>
      <vt:variant>
        <vt:i4>0</vt:i4>
      </vt:variant>
      <vt:variant>
        <vt:i4>5</vt:i4>
      </vt:variant>
      <vt:variant>
        <vt:lpwstr/>
      </vt:variant>
      <vt:variant>
        <vt:lpwstr>_Toc152763673</vt:lpwstr>
      </vt:variant>
      <vt:variant>
        <vt:i4>1114163</vt:i4>
      </vt:variant>
      <vt:variant>
        <vt:i4>110</vt:i4>
      </vt:variant>
      <vt:variant>
        <vt:i4>0</vt:i4>
      </vt:variant>
      <vt:variant>
        <vt:i4>5</vt:i4>
      </vt:variant>
      <vt:variant>
        <vt:lpwstr/>
      </vt:variant>
      <vt:variant>
        <vt:lpwstr>_Toc152763672</vt:lpwstr>
      </vt:variant>
      <vt:variant>
        <vt:i4>1114163</vt:i4>
      </vt:variant>
      <vt:variant>
        <vt:i4>104</vt:i4>
      </vt:variant>
      <vt:variant>
        <vt:i4>0</vt:i4>
      </vt:variant>
      <vt:variant>
        <vt:i4>5</vt:i4>
      </vt:variant>
      <vt:variant>
        <vt:lpwstr/>
      </vt:variant>
      <vt:variant>
        <vt:lpwstr>_Toc152763671</vt:lpwstr>
      </vt:variant>
      <vt:variant>
        <vt:i4>1114163</vt:i4>
      </vt:variant>
      <vt:variant>
        <vt:i4>98</vt:i4>
      </vt:variant>
      <vt:variant>
        <vt:i4>0</vt:i4>
      </vt:variant>
      <vt:variant>
        <vt:i4>5</vt:i4>
      </vt:variant>
      <vt:variant>
        <vt:lpwstr/>
      </vt:variant>
      <vt:variant>
        <vt:lpwstr>_Toc152763670</vt:lpwstr>
      </vt:variant>
      <vt:variant>
        <vt:i4>1048627</vt:i4>
      </vt:variant>
      <vt:variant>
        <vt:i4>92</vt:i4>
      </vt:variant>
      <vt:variant>
        <vt:i4>0</vt:i4>
      </vt:variant>
      <vt:variant>
        <vt:i4>5</vt:i4>
      </vt:variant>
      <vt:variant>
        <vt:lpwstr/>
      </vt:variant>
      <vt:variant>
        <vt:lpwstr>_Toc152763669</vt:lpwstr>
      </vt:variant>
      <vt:variant>
        <vt:i4>1048627</vt:i4>
      </vt:variant>
      <vt:variant>
        <vt:i4>86</vt:i4>
      </vt:variant>
      <vt:variant>
        <vt:i4>0</vt:i4>
      </vt:variant>
      <vt:variant>
        <vt:i4>5</vt:i4>
      </vt:variant>
      <vt:variant>
        <vt:lpwstr/>
      </vt:variant>
      <vt:variant>
        <vt:lpwstr>_Toc152763668</vt:lpwstr>
      </vt:variant>
      <vt:variant>
        <vt:i4>1048627</vt:i4>
      </vt:variant>
      <vt:variant>
        <vt:i4>80</vt:i4>
      </vt:variant>
      <vt:variant>
        <vt:i4>0</vt:i4>
      </vt:variant>
      <vt:variant>
        <vt:i4>5</vt:i4>
      </vt:variant>
      <vt:variant>
        <vt:lpwstr/>
      </vt:variant>
      <vt:variant>
        <vt:lpwstr>_Toc152763667</vt:lpwstr>
      </vt:variant>
      <vt:variant>
        <vt:i4>1048627</vt:i4>
      </vt:variant>
      <vt:variant>
        <vt:i4>74</vt:i4>
      </vt:variant>
      <vt:variant>
        <vt:i4>0</vt:i4>
      </vt:variant>
      <vt:variant>
        <vt:i4>5</vt:i4>
      </vt:variant>
      <vt:variant>
        <vt:lpwstr/>
      </vt:variant>
      <vt:variant>
        <vt:lpwstr>_Toc152763666</vt:lpwstr>
      </vt:variant>
      <vt:variant>
        <vt:i4>1048627</vt:i4>
      </vt:variant>
      <vt:variant>
        <vt:i4>68</vt:i4>
      </vt:variant>
      <vt:variant>
        <vt:i4>0</vt:i4>
      </vt:variant>
      <vt:variant>
        <vt:i4>5</vt:i4>
      </vt:variant>
      <vt:variant>
        <vt:lpwstr/>
      </vt:variant>
      <vt:variant>
        <vt:lpwstr>_Toc152763665</vt:lpwstr>
      </vt:variant>
      <vt:variant>
        <vt:i4>1048627</vt:i4>
      </vt:variant>
      <vt:variant>
        <vt:i4>62</vt:i4>
      </vt:variant>
      <vt:variant>
        <vt:i4>0</vt:i4>
      </vt:variant>
      <vt:variant>
        <vt:i4>5</vt:i4>
      </vt:variant>
      <vt:variant>
        <vt:lpwstr/>
      </vt:variant>
      <vt:variant>
        <vt:lpwstr>_Toc152763664</vt:lpwstr>
      </vt:variant>
      <vt:variant>
        <vt:i4>1048627</vt:i4>
      </vt:variant>
      <vt:variant>
        <vt:i4>56</vt:i4>
      </vt:variant>
      <vt:variant>
        <vt:i4>0</vt:i4>
      </vt:variant>
      <vt:variant>
        <vt:i4>5</vt:i4>
      </vt:variant>
      <vt:variant>
        <vt:lpwstr/>
      </vt:variant>
      <vt:variant>
        <vt:lpwstr>_Toc152763663</vt:lpwstr>
      </vt:variant>
      <vt:variant>
        <vt:i4>1048627</vt:i4>
      </vt:variant>
      <vt:variant>
        <vt:i4>50</vt:i4>
      </vt:variant>
      <vt:variant>
        <vt:i4>0</vt:i4>
      </vt:variant>
      <vt:variant>
        <vt:i4>5</vt:i4>
      </vt:variant>
      <vt:variant>
        <vt:lpwstr/>
      </vt:variant>
      <vt:variant>
        <vt:lpwstr>_Toc152763662</vt:lpwstr>
      </vt:variant>
      <vt:variant>
        <vt:i4>1048627</vt:i4>
      </vt:variant>
      <vt:variant>
        <vt:i4>44</vt:i4>
      </vt:variant>
      <vt:variant>
        <vt:i4>0</vt:i4>
      </vt:variant>
      <vt:variant>
        <vt:i4>5</vt:i4>
      </vt:variant>
      <vt:variant>
        <vt:lpwstr/>
      </vt:variant>
      <vt:variant>
        <vt:lpwstr>_Toc152763661</vt:lpwstr>
      </vt:variant>
      <vt:variant>
        <vt:i4>1048627</vt:i4>
      </vt:variant>
      <vt:variant>
        <vt:i4>38</vt:i4>
      </vt:variant>
      <vt:variant>
        <vt:i4>0</vt:i4>
      </vt:variant>
      <vt:variant>
        <vt:i4>5</vt:i4>
      </vt:variant>
      <vt:variant>
        <vt:lpwstr/>
      </vt:variant>
      <vt:variant>
        <vt:lpwstr>_Toc152763660</vt:lpwstr>
      </vt:variant>
      <vt:variant>
        <vt:i4>1245235</vt:i4>
      </vt:variant>
      <vt:variant>
        <vt:i4>32</vt:i4>
      </vt:variant>
      <vt:variant>
        <vt:i4>0</vt:i4>
      </vt:variant>
      <vt:variant>
        <vt:i4>5</vt:i4>
      </vt:variant>
      <vt:variant>
        <vt:lpwstr/>
      </vt:variant>
      <vt:variant>
        <vt:lpwstr>_Toc152763659</vt:lpwstr>
      </vt:variant>
      <vt:variant>
        <vt:i4>1245235</vt:i4>
      </vt:variant>
      <vt:variant>
        <vt:i4>26</vt:i4>
      </vt:variant>
      <vt:variant>
        <vt:i4>0</vt:i4>
      </vt:variant>
      <vt:variant>
        <vt:i4>5</vt:i4>
      </vt:variant>
      <vt:variant>
        <vt:lpwstr/>
      </vt:variant>
      <vt:variant>
        <vt:lpwstr>_Toc152763658</vt:lpwstr>
      </vt:variant>
      <vt:variant>
        <vt:i4>1245235</vt:i4>
      </vt:variant>
      <vt:variant>
        <vt:i4>20</vt:i4>
      </vt:variant>
      <vt:variant>
        <vt:i4>0</vt:i4>
      </vt:variant>
      <vt:variant>
        <vt:i4>5</vt:i4>
      </vt:variant>
      <vt:variant>
        <vt:lpwstr/>
      </vt:variant>
      <vt:variant>
        <vt:lpwstr>_Toc152763657</vt:lpwstr>
      </vt:variant>
      <vt:variant>
        <vt:i4>1245235</vt:i4>
      </vt:variant>
      <vt:variant>
        <vt:i4>14</vt:i4>
      </vt:variant>
      <vt:variant>
        <vt:i4>0</vt:i4>
      </vt:variant>
      <vt:variant>
        <vt:i4>5</vt:i4>
      </vt:variant>
      <vt:variant>
        <vt:lpwstr/>
      </vt:variant>
      <vt:variant>
        <vt:lpwstr>_Toc152763656</vt:lpwstr>
      </vt:variant>
      <vt:variant>
        <vt:i4>1245235</vt:i4>
      </vt:variant>
      <vt:variant>
        <vt:i4>8</vt:i4>
      </vt:variant>
      <vt:variant>
        <vt:i4>0</vt:i4>
      </vt:variant>
      <vt:variant>
        <vt:i4>5</vt:i4>
      </vt:variant>
      <vt:variant>
        <vt:lpwstr/>
      </vt:variant>
      <vt:variant>
        <vt:lpwstr>_Toc152763655</vt:lpwstr>
      </vt:variant>
      <vt:variant>
        <vt:i4>1245235</vt:i4>
      </vt:variant>
      <vt:variant>
        <vt:i4>2</vt:i4>
      </vt:variant>
      <vt:variant>
        <vt:i4>0</vt:i4>
      </vt:variant>
      <vt:variant>
        <vt:i4>5</vt:i4>
      </vt:variant>
      <vt:variant>
        <vt:lpwstr/>
      </vt:variant>
      <vt:variant>
        <vt:lpwstr>_Toc152763654</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Julie Nielsen</cp:lastModifiedBy>
  <cp:revision>687</cp:revision>
  <dcterms:created xsi:type="dcterms:W3CDTF">2023-12-02T10:39:00Z</dcterms:created>
  <dcterms:modified xsi:type="dcterms:W3CDTF">2023-12-0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bDRr9nWB"/&gt;&lt;style id="http://www.zotero.org/styles/anglia-ruskin-erhvervsakademi-aarhus" locale="da-DK" hasBibliography="1" bibliographyStyleHasBeenSet="0"/&gt;&lt;prefs&gt;&lt;pref name="fieldType" value="F</vt:lpwstr>
  </property>
</Properties>
</file>